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82A8F6" w14:textId="7B81AE6B" w:rsidR="00222B52" w:rsidRPr="00C42909" w:rsidRDefault="00AA5E08" w:rsidP="00AA5E08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C42909"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</w:t>
      </w:r>
      <w:r w:rsidR="002253AE" w:rsidRPr="00C42909">
        <w:rPr>
          <w:rFonts w:ascii="Times New Roman" w:hAnsi="Times New Roman" w:cs="Times New Roman"/>
          <w:b/>
          <w:bCs/>
          <w:sz w:val="24"/>
          <w:szCs w:val="24"/>
          <w:lang w:val="en-US"/>
        </w:rPr>
        <w:t>TA</w:t>
      </w:r>
      <w:r w:rsidR="00906F7F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Pr="00C4290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TERIAL</w:t>
      </w:r>
    </w:p>
    <w:p w14:paraId="71249935" w14:textId="4172FC46" w:rsidR="00AA5E08" w:rsidRPr="00C42909" w:rsidRDefault="00AA5E08">
      <w:pPr>
        <w:rPr>
          <w:lang w:val="en-US"/>
        </w:rPr>
      </w:pPr>
    </w:p>
    <w:p w14:paraId="0E81A9CC" w14:textId="77777777" w:rsidR="002244D5" w:rsidRPr="00412043" w:rsidRDefault="002244D5" w:rsidP="002244D5">
      <w:pPr>
        <w:spacing w:after="0" w:line="360" w:lineRule="auto"/>
        <w:rPr>
          <w:rFonts w:ascii="Times New Roman" w:hAnsi="Times New Roman" w:cs="Times New Roman"/>
          <w:b/>
          <w:bCs/>
          <w:color w:val="0D0D0D"/>
          <w:sz w:val="24"/>
          <w:szCs w:val="24"/>
          <w:shd w:val="clear" w:color="auto" w:fill="FFFFFF"/>
          <w:lang w:val="en-US"/>
        </w:rPr>
      </w:pPr>
      <w:bookmarkStart w:id="0" w:name="_Hlk74233525"/>
      <w:bookmarkStart w:id="1" w:name="_Hlk152074724"/>
      <w:r w:rsidRPr="00412043">
        <w:rPr>
          <w:rFonts w:ascii="Times New Roman" w:hAnsi="Times New Roman" w:cs="Times New Roman"/>
          <w:b/>
          <w:bCs/>
          <w:color w:val="0D0D0D"/>
          <w:sz w:val="24"/>
          <w:szCs w:val="24"/>
          <w:shd w:val="clear" w:color="auto" w:fill="FFFFFF"/>
          <w:lang w:val="en-US"/>
        </w:rPr>
        <w:t>Incidence of Early-onset Type 2 Diabetes and Sociodemographic Predictors of Complications: A Nationwide Registry Study</w:t>
      </w:r>
      <w:bookmarkEnd w:id="1"/>
    </w:p>
    <w:p w14:paraId="3B3F7807" w14:textId="77777777" w:rsidR="00AA5E08" w:rsidRPr="00AA5E08" w:rsidRDefault="00AA5E08" w:rsidP="00AA5E08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3E7FCBF" w14:textId="704A3080" w:rsidR="00AA5E08" w:rsidRPr="004C7829" w:rsidRDefault="00AA5E08" w:rsidP="00AA5E08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2" w:name="_Hlk152074907"/>
      <w:r w:rsidRPr="004C782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Kristine S Addington, Maria Kristiansen, Nana F Hempler, Marie Frimodt-Møller, Victor M Montori, Marleen </w:t>
      </w:r>
      <w:proofErr w:type="spellStart"/>
      <w:r w:rsidRPr="004C782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Kunneman</w:t>
      </w:r>
      <w:proofErr w:type="spellEnd"/>
      <w:r w:rsidRPr="004C7829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, Stine H Scheuer, Lars J Diaz, Gregers S Andersen</w:t>
      </w:r>
    </w:p>
    <w:bookmarkEnd w:id="2"/>
    <w:p w14:paraId="240C6D1F" w14:textId="77777777" w:rsidR="00AA5E08" w:rsidRPr="004C7829" w:rsidRDefault="00AA5E08" w:rsidP="00AA5E08">
      <w:pPr>
        <w:spacing w:line="36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</w:p>
    <w:bookmarkEnd w:id="0"/>
    <w:p w14:paraId="7344E909" w14:textId="35ACF5C8" w:rsidR="00AA5E08" w:rsidRPr="004C7829" w:rsidRDefault="00AA5E08">
      <w:pPr>
        <w:rPr>
          <w:lang w:val="en-US"/>
        </w:rPr>
      </w:pPr>
    </w:p>
    <w:p w14:paraId="475DC8B5" w14:textId="47663796" w:rsidR="00AA5E08" w:rsidRPr="004C7829" w:rsidRDefault="00AA5E08">
      <w:pPr>
        <w:rPr>
          <w:lang w:val="en-US"/>
        </w:rPr>
      </w:pPr>
    </w:p>
    <w:p w14:paraId="376F612A" w14:textId="46EF62C5" w:rsidR="00AA5E08" w:rsidRPr="004C7829" w:rsidRDefault="00AA5E08">
      <w:pPr>
        <w:rPr>
          <w:lang w:val="en-US"/>
        </w:rPr>
      </w:pPr>
    </w:p>
    <w:p w14:paraId="68AD0996" w14:textId="5155C085" w:rsidR="00AA5E08" w:rsidRPr="004C7829" w:rsidRDefault="00AA5E08">
      <w:pPr>
        <w:rPr>
          <w:lang w:val="en-US"/>
        </w:rPr>
      </w:pPr>
    </w:p>
    <w:p w14:paraId="61C77FE9" w14:textId="3D83066E" w:rsidR="00AA5E08" w:rsidRPr="004C7829" w:rsidRDefault="00AA5E08">
      <w:pPr>
        <w:rPr>
          <w:lang w:val="en-US"/>
        </w:rPr>
      </w:pPr>
    </w:p>
    <w:p w14:paraId="7B1D8140" w14:textId="77777777" w:rsidR="00373987" w:rsidRPr="004C7829" w:rsidRDefault="00373987">
      <w:pPr>
        <w:rPr>
          <w:lang w:val="en-US"/>
        </w:rPr>
      </w:pPr>
    </w:p>
    <w:p w14:paraId="48541F3E" w14:textId="77777777" w:rsidR="00373987" w:rsidRPr="004C7829" w:rsidRDefault="00373987">
      <w:pPr>
        <w:rPr>
          <w:lang w:val="en-US"/>
        </w:rPr>
      </w:pPr>
    </w:p>
    <w:p w14:paraId="1EFD64CD" w14:textId="77777777" w:rsidR="00373987" w:rsidRPr="004C7829" w:rsidRDefault="00373987">
      <w:pPr>
        <w:rPr>
          <w:lang w:val="en-US"/>
        </w:rPr>
      </w:pPr>
    </w:p>
    <w:p w14:paraId="02288695" w14:textId="77777777" w:rsidR="00373987" w:rsidRPr="004C7829" w:rsidRDefault="00373987">
      <w:pPr>
        <w:rPr>
          <w:lang w:val="en-US"/>
        </w:rPr>
      </w:pPr>
    </w:p>
    <w:p w14:paraId="3AD36DDA" w14:textId="77777777" w:rsidR="00373987" w:rsidRPr="004C7829" w:rsidRDefault="00373987">
      <w:pPr>
        <w:rPr>
          <w:lang w:val="en-US"/>
        </w:rPr>
      </w:pPr>
    </w:p>
    <w:p w14:paraId="280EDE55" w14:textId="77777777" w:rsidR="00373987" w:rsidRPr="004C7829" w:rsidRDefault="00373987">
      <w:pPr>
        <w:rPr>
          <w:lang w:val="en-US"/>
        </w:rPr>
      </w:pPr>
    </w:p>
    <w:p w14:paraId="5D6C1633" w14:textId="77777777" w:rsidR="00373987" w:rsidRPr="004C7829" w:rsidRDefault="00373987">
      <w:pPr>
        <w:rPr>
          <w:lang w:val="en-US"/>
        </w:rPr>
      </w:pPr>
    </w:p>
    <w:p w14:paraId="5B910867" w14:textId="77777777" w:rsidR="00373987" w:rsidRPr="004C7829" w:rsidRDefault="00373987">
      <w:pPr>
        <w:rPr>
          <w:lang w:val="en-US"/>
        </w:rPr>
      </w:pPr>
    </w:p>
    <w:p w14:paraId="49E457DF" w14:textId="77777777" w:rsidR="00373987" w:rsidRPr="004C7829" w:rsidRDefault="00373987">
      <w:pPr>
        <w:rPr>
          <w:lang w:val="en-US"/>
        </w:rPr>
      </w:pPr>
    </w:p>
    <w:p w14:paraId="70CAEF8B" w14:textId="77777777" w:rsidR="00373987" w:rsidRPr="004C7829" w:rsidRDefault="00373987">
      <w:pPr>
        <w:rPr>
          <w:lang w:val="en-US"/>
        </w:rPr>
      </w:pPr>
    </w:p>
    <w:p w14:paraId="16355DE7" w14:textId="77777777" w:rsidR="00373987" w:rsidRPr="004C7829" w:rsidRDefault="00373987">
      <w:pPr>
        <w:rPr>
          <w:lang w:val="en-US"/>
        </w:rPr>
      </w:pPr>
    </w:p>
    <w:p w14:paraId="39CF7593" w14:textId="77777777" w:rsidR="00373987" w:rsidRPr="004C7829" w:rsidRDefault="00373987">
      <w:pPr>
        <w:rPr>
          <w:lang w:val="en-US"/>
        </w:rPr>
      </w:pPr>
    </w:p>
    <w:p w14:paraId="48A73C2C" w14:textId="77777777" w:rsidR="00373987" w:rsidRPr="004C7829" w:rsidRDefault="00373987">
      <w:pPr>
        <w:rPr>
          <w:lang w:val="en-US"/>
        </w:rPr>
      </w:pPr>
    </w:p>
    <w:p w14:paraId="26909144" w14:textId="77777777" w:rsidR="00373987" w:rsidRPr="004C7829" w:rsidRDefault="00373987">
      <w:pPr>
        <w:rPr>
          <w:lang w:val="en-US"/>
        </w:rPr>
      </w:pPr>
    </w:p>
    <w:p w14:paraId="47CAECBE" w14:textId="77777777" w:rsidR="00373987" w:rsidRPr="004C7829" w:rsidRDefault="00373987">
      <w:pPr>
        <w:rPr>
          <w:lang w:val="en-US"/>
        </w:rPr>
      </w:pPr>
    </w:p>
    <w:p w14:paraId="5FD78FD7" w14:textId="77777777" w:rsidR="00373987" w:rsidRPr="004C7829" w:rsidRDefault="00373987">
      <w:pPr>
        <w:rPr>
          <w:lang w:val="en-US"/>
        </w:rPr>
      </w:pPr>
    </w:p>
    <w:p w14:paraId="435F848D" w14:textId="77777777" w:rsidR="00373987" w:rsidRPr="004C7829" w:rsidRDefault="00373987" w:rsidP="00D43E4D">
      <w:pPr>
        <w:rPr>
          <w:lang w:val="en-US"/>
        </w:rPr>
      </w:pPr>
    </w:p>
    <w:p w14:paraId="5B6CFF5C" w14:textId="7CA84DCD" w:rsidR="00353F5A" w:rsidRDefault="00373987" w:rsidP="0041657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2232C6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</w:t>
      </w:r>
      <w:r w:rsidR="00412043">
        <w:rPr>
          <w:rFonts w:ascii="Times New Roman" w:hAnsi="Times New Roman" w:cs="Times New Roman"/>
          <w:b/>
          <w:bCs/>
          <w:sz w:val="24"/>
          <w:szCs w:val="24"/>
          <w:lang w:val="en-US"/>
        </w:rPr>
        <w:t>ARY</w:t>
      </w:r>
      <w:r w:rsidRPr="002232C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ETHODS </w:t>
      </w:r>
    </w:p>
    <w:p w14:paraId="01CEC6EC" w14:textId="77777777" w:rsidR="00373987" w:rsidRPr="002232C6" w:rsidRDefault="00373987" w:rsidP="00416579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EA7613D" w14:textId="21BA8426" w:rsidR="00C7509A" w:rsidRDefault="00C7509A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r this study</w:t>
      </w:r>
      <w:r w:rsidR="007679E1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e used the Danish population-wide registers, which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conta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formation on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variou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spects of life, including healthcare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spar Thygesen&lt;/Author&gt;&lt;Year&gt;2011&lt;/Year&gt;&lt;RecNum&gt;264&lt;/RecNum&gt;&lt;DisplayText&gt;(1)&lt;/DisplayText&gt;&lt;record&gt;&lt;rec-number&gt;264&lt;/rec-number&gt;&lt;foreign-keys&gt;&lt;key app="EN" db-id="rpt5drv2ifxar4epv5evv0w1wvw9exps9t9w" timestamp="1643711704"&gt;264&lt;/key&gt;&lt;/foreign-keys&gt;&lt;ref-type name="Journal Article"&gt;17&lt;/ref-type&gt;&lt;contributors&gt;&lt;authors&gt;&lt;author&gt;Caspar Thygesen, Lau&lt;/author&gt;&lt;author&gt;Daasnes, Camilla&lt;/author&gt;&lt;author&gt;Thaulow, Ivan&lt;/author&gt;&lt;author&gt;BrØNnum-Hansen, Henrik&lt;/author&gt;&lt;/authors&gt;&lt;/contributors&gt;&lt;titles&gt;&lt;title&gt;Introduction to Danish (nationwide) registers on health and social issues: Structure, access, legislation, and archiving: Danish population-based registers for public health and health-related welfare research- A description of Danish registers and results from their application in research&lt;/title&gt;&lt;secondary-title&gt;Scandinavian journal of public health&lt;/secondary-title&gt;&lt;/titles&gt;&lt;pages&gt;12-16&lt;/pages&gt;&lt;volume&gt;39&lt;/volume&gt;&lt;keywords&gt;&lt;keyword&gt;Biological and medical sciences&lt;/keyword&gt;&lt;keyword&gt;Epidemiology&lt;/keyword&gt;&lt;keyword&gt;General aspects&lt;/keyword&gt;&lt;keyword&gt;Medical sciences&lt;/keyword&gt;&lt;keyword&gt;Miscellaneous&lt;/keyword&gt;&lt;keyword&gt;Public health. Hygiene&lt;/keyword&gt;&lt;keyword&gt;Public health. Hygiene-occupational medicine&lt;/keyword&gt;&lt;/keywords&gt;&lt;dates&gt;&lt;year&gt;2011&lt;/year&gt;&lt;/dates&gt;&lt;pub-location&gt;London&lt;/pub-location&gt;&lt;publisher&gt;Sage Publications&lt;/publisher&gt;&lt;isbn&gt;1403-4948&lt;/isbn&gt;&lt;urls&gt;&lt;/urls&gt;&lt;/record&gt;&lt;/Cite&gt;&lt;/EndNote&gt;</w:instrTex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1)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l register data are linkable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throug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unique person ID assigned to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eve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sident in Denmark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edersen&lt;/Author&gt;&lt;Year&gt;2011&lt;/Year&gt;&lt;RecNum&gt;266&lt;/RecNum&gt;&lt;DisplayText&gt;(2)&lt;/DisplayText&gt;&lt;record&gt;&lt;rec-number&gt;266&lt;/rec-number&gt;&lt;foreign-keys&gt;&lt;key app="EN" db-id="rpt5drv2ifxar4epv5evv0w1wvw9exps9t9w" timestamp="1659603015"&gt;266&lt;/key&gt;&lt;/foreign-keys&gt;&lt;ref-type name="Journal Article"&gt;17&lt;/ref-type&gt;&lt;contributors&gt;&lt;authors&gt;&lt;author&gt;Pedersen, Carsten Bøcker&lt;/author&gt;&lt;/authors&gt;&lt;/contributors&gt;&lt;titles&gt;&lt;title&gt;The Danish Civil Registration System&lt;/title&gt;&lt;secondary-title&gt;Scand J Public Health&lt;/secondary-title&gt;&lt;/titles&gt;&lt;periodical&gt;&lt;full-title&gt;Scand J Public Health&lt;/full-title&gt;&lt;/periodical&gt;&lt;pages&gt;22-25&lt;/pages&gt;&lt;volume&gt;39&lt;/volume&gt;&lt;number&gt;7_suppl&lt;/number&gt;&lt;keywords&gt;&lt;keyword&gt;CPR,CRS,date of birth,Denmark,Det Centrale Person Register,parents,population register,siblings,vital status,the Civil Registration System&lt;/keyword&gt;&lt;/keywords&gt;&lt;dates&gt;&lt;year&gt;2011&lt;/year&gt;&lt;/dates&gt;&lt;accession-num&gt;21775345&lt;/accession-num&gt;&lt;urls&gt;&lt;related-urls&gt;&lt;url&gt;https://journals.sagepub.com/doi/abs/10.1177/1403494810387965&lt;/url&gt;&lt;/related-urls&gt;&lt;/urls&gt;&lt;electronic-resource-num&gt;10.1177/1403494810387965&lt;/electronic-resource-num&gt;&lt;/record&gt;&lt;/Cite&gt;&lt;/EndNote&gt;</w:instrTex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2)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In the present study, we used the Danish Diabetes Register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305A91">
        <w:rPr>
          <w:rFonts w:ascii="Times New Roman" w:hAnsi="Times New Roman" w:cs="Times New Roman"/>
          <w:sz w:val="24"/>
          <w:szCs w:val="24"/>
          <w:lang w:val="en-US"/>
        </w:rPr>
        <w:t>DMreg</w:t>
      </w:r>
      <w:proofErr w:type="spellEnd"/>
      <w:r w:rsidR="00305A91">
        <w:rPr>
          <w:rFonts w:ascii="Times New Roman" w:hAnsi="Times New Roman" w:cs="Times New Roman"/>
          <w:sz w:val="24"/>
          <w:szCs w:val="24"/>
          <w:lang w:val="en-US"/>
        </w:rPr>
        <w:t xml:space="preserve"> 2020) 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Carstensen&lt;/Author&gt;&lt;Year&gt;2022&lt;/Year&gt;&lt;RecNum&gt;172&lt;/RecNum&gt;&lt;DisplayText&gt;(3)&lt;/DisplayText&gt;&lt;record&gt;&lt;rec-number&gt;172&lt;/rec-number&gt;&lt;foreign-keys&gt;&lt;key app="EN" db-id="rpt5drv2ifxar4epv5evv0w1wvw9exps9t9w" timestamp="1566549577"&gt;172&lt;/key&gt;&lt;/foreign-keys&gt;&lt;ref-type name="Web Page"&gt;12&lt;/ref-type&gt;&lt;contributors&gt;&lt;authors&gt;&lt;author&gt;Carstensen, Bendix&lt;/author&gt;&lt;author&gt;Jørgensen, Marit Eika&lt;/author&gt;&lt;author&gt;Rønn, Pernille Falberg &lt;/author&gt;&lt;author&gt;Diaz, Lars Jorge&lt;/author&gt;&lt;/authors&gt;&lt;/contributors&gt;&lt;titles&gt;&lt;title&gt;A Danish Diabetes Register 2020&lt;/title&gt;&lt;secondary-title&gt; &lt;/secondary-title&gt;&lt;/titles&gt;&lt;dates&gt;&lt;year&gt;2022&lt;/year&gt;&lt;/dates&gt;&lt;pub-location&gt;Steno Diabetes Center Copenhagen &amp;#xD;&lt;/pub-location&gt;&lt;urls&gt;&lt;related-urls&gt;&lt;url&gt;https://bendixcarstensen.com/DMreg/DMreg2020.pdf&lt;/url&gt;&lt;/related-urls&gt;&lt;/urls&gt;&lt;/record&gt;&lt;/Cite&gt;&lt;/EndNote&gt;</w:instrTex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3)</w:t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 xml:space="preserve"> at Steno Diabetes Center Copenhagen to define diabetes. </w:t>
      </w:r>
      <w:r w:rsidR="00481BA7">
        <w:rPr>
          <w:rFonts w:ascii="Times New Roman" w:hAnsi="Times New Roman" w:cs="Times New Roman"/>
          <w:sz w:val="24"/>
          <w:szCs w:val="24"/>
          <w:lang w:val="en-US"/>
        </w:rPr>
        <w:t>Informa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 xml:space="preserve">on the Danish Diabetes Register, including which registers it employs, </w:t>
      </w:r>
      <w:r w:rsidR="00481BA7">
        <w:rPr>
          <w:rFonts w:ascii="Times New Roman" w:hAnsi="Times New Roman" w:cs="Times New Roman"/>
          <w:sz w:val="24"/>
          <w:szCs w:val="24"/>
          <w:lang w:val="en-US"/>
        </w:rPr>
        <w:t xml:space="preserve">can be found below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069E4FB" w14:textId="26002565" w:rsidR="00C7509A" w:rsidRDefault="00C7509A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A33688F" w14:textId="79BD85DB" w:rsidR="00C7509A" w:rsidRPr="00C7509A" w:rsidRDefault="00C7509A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u w:val="single"/>
          <w:lang w:val="en-US"/>
        </w:rPr>
      </w:pPr>
      <w:r w:rsidRPr="00C7509A">
        <w:rPr>
          <w:rFonts w:ascii="Times New Roman" w:hAnsi="Times New Roman" w:cs="Times New Roman"/>
          <w:sz w:val="24"/>
          <w:szCs w:val="24"/>
          <w:u w:val="single"/>
          <w:lang w:val="en-US"/>
        </w:rPr>
        <w:t xml:space="preserve">The Danish Diabetes Register at Steno Diabetes Center Copenhagen </w:t>
      </w:r>
    </w:p>
    <w:p w14:paraId="7770F7BA" w14:textId="77777777" w:rsidR="00C7509A" w:rsidRDefault="00C7509A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CECCEC7" w14:textId="2D7BEE14" w:rsidR="004A5BA7" w:rsidRDefault="00C7509A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 Denmark, </w:t>
      </w:r>
      <w:r w:rsidR="009E1545">
        <w:rPr>
          <w:rFonts w:ascii="Times New Roman" w:hAnsi="Times New Roman" w:cs="Times New Roman"/>
          <w:sz w:val="24"/>
          <w:szCs w:val="24"/>
          <w:lang w:val="en-US"/>
        </w:rPr>
        <w:t xml:space="preserve">no single register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encompasses</w:t>
      </w:r>
      <w:r w:rsidR="009E1545">
        <w:rPr>
          <w:rFonts w:ascii="Times New Roman" w:hAnsi="Times New Roman" w:cs="Times New Roman"/>
          <w:sz w:val="24"/>
          <w:szCs w:val="24"/>
          <w:lang w:val="en-US"/>
        </w:rPr>
        <w:t xml:space="preserve"> data on diabetes. 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9E1545">
        <w:rPr>
          <w:rFonts w:ascii="Times New Roman" w:hAnsi="Times New Roman" w:cs="Times New Roman"/>
          <w:sz w:val="24"/>
          <w:szCs w:val="24"/>
          <w:lang w:val="en-US"/>
        </w:rPr>
        <w:t xml:space="preserve"> capture as many individuals </w:t>
      </w:r>
      <w:r w:rsidR="00B763D8">
        <w:rPr>
          <w:rFonts w:ascii="Times New Roman" w:hAnsi="Times New Roman" w:cs="Times New Roman"/>
          <w:sz w:val="24"/>
          <w:szCs w:val="24"/>
          <w:lang w:val="en-US"/>
        </w:rPr>
        <w:t>with diabetes as possible</w:t>
      </w:r>
      <w:r w:rsidR="009E1545">
        <w:rPr>
          <w:rFonts w:ascii="Times New Roman" w:hAnsi="Times New Roman" w:cs="Times New Roman"/>
          <w:sz w:val="24"/>
          <w:szCs w:val="24"/>
          <w:lang w:val="en-US"/>
        </w:rPr>
        <w:t>, using all available sources, a diabetes register was created based on information from five existing healthcare regist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>ers</w:t>
      </w:r>
      <w:r w:rsidR="009E1545">
        <w:rPr>
          <w:rFonts w:ascii="Times New Roman" w:hAnsi="Times New Roman" w:cs="Times New Roman"/>
          <w:sz w:val="24"/>
          <w:szCs w:val="24"/>
          <w:lang w:val="en-US"/>
        </w:rPr>
        <w:t xml:space="preserve">. The register was not created for this study. 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 xml:space="preserve">Individuals with diabetes were defined by one of the following inclusion criteria: </w:t>
      </w:r>
    </w:p>
    <w:p w14:paraId="5494930E" w14:textId="77777777" w:rsidR="004A5BA7" w:rsidRDefault="004A5BA7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EA63219" w14:textId="7C9F6153" w:rsidR="009E1545" w:rsidRPr="004A5BA7" w:rsidRDefault="009E1545" w:rsidP="00416579">
      <w:pPr>
        <w:pStyle w:val="Listeafsnit"/>
        <w:numPr>
          <w:ilvl w:val="0"/>
          <w:numId w:val="24"/>
        </w:numPr>
        <w:spacing w:after="0" w:line="360" w:lineRule="auto"/>
        <w:rPr>
          <w:rFonts w:ascii="Times New Roman" w:hAnsi="Times New Roman" w:cs="Times New Roman"/>
          <w:lang w:val="en-US"/>
        </w:rPr>
      </w:pPr>
      <w:r w:rsidRPr="004A5BA7">
        <w:rPr>
          <w:rFonts w:ascii="Times New Roman" w:hAnsi="Times New Roman" w:cs="Times New Roman"/>
          <w:sz w:val="24"/>
          <w:szCs w:val="24"/>
          <w:lang w:val="en-US"/>
        </w:rPr>
        <w:t>Earliest date of diabetes</w:t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 diagnosis</w:t>
      </w:r>
      <w:r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>ICD-8: 249, 250; ICD-10: E10, E11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 xml:space="preserve"> - </w:t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>these exclude gestational diabetes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A5BA7">
        <w:rPr>
          <w:rFonts w:ascii="Times New Roman" w:hAnsi="Times New Roman" w:cs="Times New Roman"/>
          <w:sz w:val="24"/>
          <w:szCs w:val="24"/>
          <w:lang w:val="en-US"/>
        </w:rPr>
        <w:t>in the National Patient Register (NPR)</w:t>
      </w:r>
      <w:r w:rsidR="004A5BA7">
        <w:rPr>
          <w:rFonts w:ascii="Times New Roman" w:hAnsi="Times New Roman" w:cs="Times New Roman"/>
          <w:sz w:val="24"/>
          <w:szCs w:val="24"/>
          <w:lang w:val="en-US"/>
        </w:rPr>
        <w:t xml:space="preserve"> (valid from 1977)</w:t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31A8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Lynge&lt;/Author&gt;&lt;Year&gt;2011&lt;/Year&gt;&lt;RecNum&gt;168&lt;/RecNum&gt;&lt;DisplayText&gt;(4)&lt;/DisplayText&gt;&lt;record&gt;&lt;rec-number&gt;168&lt;/rec-number&gt;&lt;foreign-keys&gt;&lt;key app="EN" db-id="rpt5drv2ifxar4epv5evv0w1wvw9exps9t9w" timestamp="1566548791"&gt;168&lt;/key&gt;&lt;/foreign-keys&gt;&lt;ref-type name="Journal Article"&gt;17&lt;/ref-type&gt;&lt;contributors&gt;&lt;authors&gt;&lt;author&gt;Lynge, Elsebeth&lt;/author&gt;&lt;author&gt;Sandegaard, Jakob Lynge&lt;/author&gt;&lt;author&gt;Rebolj, Matejka&lt;/author&gt;&lt;/authors&gt;&lt;/contributors&gt;&lt;titles&gt;&lt;title&gt;The Danish National Patient Register&lt;/title&gt;&lt;secondary-title&gt;Scand J Public Health&lt;/secondary-title&gt;&lt;/titles&gt;&lt;periodical&gt;&lt;full-title&gt;Scand J Public Health&lt;/full-title&gt;&lt;/periodical&gt;&lt;pages&gt;30-33&lt;/pages&gt;&lt;volume&gt;39&lt;/volume&gt;&lt;number&gt;7_suppl&lt;/number&gt;&lt;keywords&gt;&lt;keyword&gt;Patient Registration&lt;/keyword&gt;&lt;keyword&gt;Hospital Activity Registration&lt;/keyword&gt;&lt;keyword&gt;Medicine&lt;/keyword&gt;&lt;keyword&gt;Social Welfare &amp;amp; Social Work&lt;/keyword&gt;&lt;keyword&gt;Public Health&lt;/keyword&gt;&lt;/keywords&gt;&lt;dates&gt;&lt;year&gt;2011&lt;/year&gt;&lt;/dates&gt;&lt;pub-location&gt;London, England&lt;/pub-location&gt;&lt;isbn&gt;1403-4948&lt;/isbn&gt;&lt;urls&gt;&lt;/urls&gt;&lt;electronic-resource-num&gt;10.1177/1403494811401482&lt;/electronic-resource-num&gt;&lt;/record&gt;&lt;/Cite&gt;&lt;/EndNote&gt;</w:instrText>
      </w:r>
      <w:r w:rsidR="00231A8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4)</w:t>
      </w:r>
      <w:r w:rsidR="00231A8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A5BA7"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118F4AA" w14:textId="555586DE" w:rsidR="004A5BA7" w:rsidRPr="004A5BA7" w:rsidRDefault="004A5BA7" w:rsidP="00416579">
      <w:pPr>
        <w:pStyle w:val="Listeafsnit"/>
        <w:numPr>
          <w:ilvl w:val="0"/>
          <w:numId w:val="24"/>
        </w:numPr>
        <w:spacing w:after="0" w:line="36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Earliest date of billing for podiatry in the Danish National Health Service Register (valid from 1990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ndersen&lt;/Author&gt;&lt;Year&gt;2011&lt;/Year&gt;&lt;RecNum&gt;170&lt;/RecNum&gt;&lt;DisplayText&gt;(5)&lt;/DisplayText&gt;&lt;record&gt;&lt;rec-number&gt;170&lt;/rec-number&gt;&lt;foreign-keys&gt;&lt;key app="EN" db-id="rpt5drv2ifxar4epv5evv0w1wvw9exps9t9w" timestamp="1566549031"&gt;170&lt;/key&gt;&lt;/foreign-keys&gt;&lt;ref-type name="Journal Article"&gt;17&lt;/ref-type&gt;&lt;contributors&gt;&lt;authors&gt;&lt;author&gt;Andersen, John Sahl &lt;/author&gt;&lt;author&gt;De Fine Olivarius, Niels&lt;/author&gt;&lt;author&gt;Krasnik, Allan&lt;/author&gt;&lt;/authors&gt;&lt;/contributors&gt;&lt;titles&gt;&lt;title&gt;The Danish National Health Service Register&lt;/title&gt;&lt;secondary-title&gt;Scand J Public Health&lt;/secondary-title&gt;&lt;/titles&gt;&lt;periodical&gt;&lt;full-title&gt;Scand J Public Health&lt;/full-title&gt;&lt;/periodical&gt;&lt;pages&gt;34-37&lt;/pages&gt;&lt;volume&gt;39&lt;/volume&gt;&lt;number&gt;7_suppl&lt;/number&gt;&lt;keywords&gt;&lt;keyword&gt;Family Practice&lt;/keyword&gt;&lt;keyword&gt;Health Service Research&lt;/keyword&gt;&lt;keyword&gt;Primary Health Care&lt;/keyword&gt;&lt;keyword&gt;Registers&lt;/keyword&gt;&lt;keyword&gt;Medicine&lt;/keyword&gt;&lt;keyword&gt;Social Welfare &amp;amp; Social Work&lt;/keyword&gt;&lt;keyword&gt;Public Health&lt;/keyword&gt;&lt;/keywords&gt;&lt;dates&gt;&lt;year&gt;2011&lt;/year&gt;&lt;/dates&gt;&lt;pub-location&gt;London, England&lt;/pub-location&gt;&lt;isbn&gt;1403-4948&lt;/isbn&gt;&lt;urls&gt;&lt;/urls&gt;&lt;electronic-resource-num&gt;10.1177/1403494810394718&lt;/electronic-resource-num&gt;&lt;/record&gt;&lt;/Cite&gt;&lt;/EndNote&gt;</w:instrTex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5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081440" w14:textId="4CA6F7CF" w:rsidR="004A5BA7" w:rsidRDefault="004A5BA7" w:rsidP="00416579">
      <w:pPr>
        <w:pStyle w:val="Listeafsnit"/>
        <w:numPr>
          <w:ilvl w:val="0"/>
          <w:numId w:val="24"/>
        </w:num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A5BA7">
        <w:rPr>
          <w:rFonts w:ascii="Times New Roman" w:hAnsi="Times New Roman" w:cs="Times New Roman"/>
          <w:sz w:val="24"/>
          <w:szCs w:val="24"/>
          <w:lang w:val="en-US"/>
        </w:rPr>
        <w:t>Earliest date of purchase of any anti-diabetic medication (ATC A10xxx) in the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 xml:space="preserve"> Danish National Prescription Registry</w:t>
      </w:r>
      <w:r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 (valid from 1995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ildemoes&lt;/Author&gt;&lt;Year&gt;2011&lt;/Year&gt;&lt;RecNum&gt;169&lt;/RecNum&gt;&lt;DisplayText&gt;(6)&lt;/DisplayText&gt;&lt;record&gt;&lt;rec-number&gt;169&lt;/rec-number&gt;&lt;foreign-keys&gt;&lt;key app="EN" db-id="rpt5drv2ifxar4epv5evv0w1wvw9exps9t9w" timestamp="1566548867"&gt;169&lt;/key&gt;&lt;/foreign-keys&gt;&lt;ref-type name="Journal Article"&gt;17&lt;/ref-type&gt;&lt;contributors&gt;&lt;authors&gt;&lt;author&gt;Kildemoes, Helle Wallach&lt;/author&gt;&lt;author&gt;Sørensen, Henrik Toft&lt;/author&gt;&lt;author&gt;Hallas, Jesper&lt;/author&gt;&lt;/authors&gt;&lt;/contributors&gt;&lt;titles&gt;&lt;title&gt;The Danish National Prescription Registry&lt;/title&gt;&lt;secondary-title&gt;Scand J Public Health&lt;/secondary-title&gt;&lt;/titles&gt;&lt;periodical&gt;&lt;full-title&gt;Scand J Public Health&lt;/full-title&gt;&lt;/periodical&gt;&lt;pages&gt;38-41&lt;/pages&gt;&lt;volume&gt;39&lt;/volume&gt;&lt;num-vols&gt;7 Suppl&lt;/num-vols&gt;&lt;dates&gt;&lt;year&gt;2011&lt;/year&gt;&lt;/dates&gt;&lt;isbn&gt;14034948&lt;/isbn&gt;&lt;urls&gt;&lt;/urls&gt;&lt;electronic-resource-num&gt;10.1177/1403494810394717&lt;/electronic-resource-num&gt;&lt;/record&gt;&lt;/Cite&gt;&lt;/EndNote&gt;</w:instrTex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6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A5BA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90969DE" w14:textId="57B72303" w:rsidR="004A5BA7" w:rsidRDefault="004A5BA7" w:rsidP="00416579">
      <w:pPr>
        <w:pStyle w:val="Listeafsnit"/>
        <w:numPr>
          <w:ilvl w:val="0"/>
          <w:numId w:val="24"/>
        </w:num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Earliest mentioned date of diagnosis in the Danish Adult </w:t>
      </w:r>
      <w:r w:rsidR="002E1872">
        <w:rPr>
          <w:rFonts w:ascii="Times New Roman" w:hAnsi="Times New Roman" w:cs="Times New Roman"/>
          <w:sz w:val="24"/>
          <w:szCs w:val="24"/>
          <w:lang w:val="en-US"/>
        </w:rPr>
        <w:t>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abetes 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>Regist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Valid from 2005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Jørgensen&lt;/Author&gt;&lt;Year&gt;2016&lt;/Year&gt;&lt;RecNum&gt;171&lt;/RecNum&gt;&lt;DisplayText&gt;(7)&lt;/DisplayText&gt;&lt;record&gt;&lt;rec-number&gt;171&lt;/rec-number&gt;&lt;foreign-keys&gt;&lt;key app="EN" db-id="rpt5drv2ifxar4epv5evv0w1wvw9exps9t9w" timestamp="1566549194"&gt;171&lt;/key&gt;&lt;/foreign-keys&gt;&lt;ref-type name="Journal Article"&gt;17&lt;/ref-type&gt;&lt;contributors&gt;&lt;authors&gt;&lt;author&gt;Jørgensen, M. E.&lt;/author&gt;&lt;author&gt;Kristensen, J. K.&lt;/author&gt;&lt;author&gt;Reventlov Husted, G.&lt;/author&gt;&lt;author&gt;Cerqueira, C.&lt;/author&gt;&lt;author&gt;Rossing, P.&lt;/author&gt;&lt;/authors&gt;&lt;/contributors&gt;&lt;auth-address&gt;Steno Diabetes Center, Gentofte; National Institute of Public Health, University of Southern Denmark, Odense.&amp;#xD;Aarhus University, Aarhus.&amp;#xD;Steno Diabetes Center, Gentofte.&amp;#xD;Registry Support Centre (East) - Epidemiology and Biostatistics, Research Centre for Prevention and Health, Capital Region of Denmark.&amp;#xD;Steno Diabetes Center, Gentofte; Aarhus University, Aarhus; University of Copenhagen, Copenhagen, Denmark.&lt;/auth-address&gt;&lt;titles&gt;&lt;title&gt;The Danish Adult Diabetes Registry&lt;/title&gt;&lt;secondary-title&gt;Clin Epidemiol&lt;/secondary-title&gt;&lt;alt-title&gt;Clinical epidemiology&lt;/alt-title&gt;&lt;/titles&gt;&lt;periodical&gt;&lt;full-title&gt;Clinical Epidemiology&lt;/full-title&gt;&lt;abbr-1&gt;Clin. Epidemiol.&lt;/abbr-1&gt;&lt;abbr-2&gt;Clin Epidemiol&lt;/abbr-2&gt;&lt;/periodical&gt;&lt;alt-periodical&gt;&lt;full-title&gt;Clinical Epidemiology&lt;/full-title&gt;&lt;abbr-1&gt;Clin. Epidemiol.&lt;/abbr-1&gt;&lt;abbr-2&gt;Clin Epidemiol&lt;/abbr-2&gt;&lt;/alt-periodical&gt;&lt;pages&gt;429-434&lt;/pages&gt;&lt;volume&gt;8&lt;/volume&gt;&lt;edition&gt;2016/11/16&lt;/edition&gt;&lt;keywords&gt;&lt;keyword&gt;diabetes&lt;/keyword&gt;&lt;keyword&gt;epidemiology&lt;/keyword&gt;&lt;keyword&gt;national registry&lt;/keyword&gt;&lt;keyword&gt;quality of care&lt;/keyword&gt;&lt;/keywords&gt;&lt;dates&gt;&lt;year&gt;2016&lt;/year&gt;&lt;/dates&gt;&lt;isbn&gt;1179-1349 (Print)&amp;#xD;1179-1349&lt;/isbn&gt;&lt;accession-num&gt;27843339&lt;/accession-num&gt;&lt;urls&gt;&lt;/urls&gt;&lt;custom2&gt;PMC5098513&lt;/custom2&gt;&lt;electronic-resource-num&gt;10.2147/clep.S99518&lt;/electronic-resource-num&gt;&lt;remote-database-provider&gt;NLM&lt;/remote-database-provider&gt;&lt;language&gt;eng&lt;/language&gt;&lt;/record&gt;&lt;/Cite&gt;&lt;/EndNote&gt;</w:instrTex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7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0EA000C" w14:textId="6C7E02F0" w:rsidR="002E1872" w:rsidRPr="004A5BA7" w:rsidRDefault="002E1872" w:rsidP="00416579">
      <w:pPr>
        <w:pStyle w:val="Listeafsnit"/>
        <w:numPr>
          <w:ilvl w:val="0"/>
          <w:numId w:val="24"/>
        </w:num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Earliest date of eye examination in </w:t>
      </w:r>
      <w:r w:rsidRPr="00D43E4D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D43E4D" w:rsidRPr="00D43E4D">
        <w:rPr>
          <w:rFonts w:ascii="Times New Roman" w:hAnsi="Times New Roman" w:cs="Times New Roman"/>
          <w:noProof/>
          <w:sz w:val="24"/>
          <w:szCs w:val="24"/>
          <w:lang w:val="en-US"/>
        </w:rPr>
        <w:t>Danish Registry of Diabetic Retinopath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Bas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(Valid from 2009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305A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ndersen&lt;/Author&gt;&lt;Year&gt;2016&lt;/Year&gt;&lt;RecNum&gt;217&lt;/RecNum&gt;&lt;DisplayText&gt;(8)&lt;/DisplayText&gt;&lt;record&gt;&lt;rec-number&gt;217&lt;/rec-number&gt;&lt;foreign-keys&gt;&lt;key app="EN" db-id="rpt5drv2ifxar4epv5evv0w1wvw9exps9t9w" timestamp="1595860979"&gt;217&lt;/key&gt;&lt;/foreign-keys&gt;&lt;ref-type name="Journal Article"&gt;17&lt;/ref-type&gt;&lt;contributors&gt;&lt;authors&gt;&lt;author&gt;Andersen, Nis&lt;/author&gt;&lt;author&gt;Hjortdal, Jesper&lt;/author&gt;&lt;author&gt;Schielke, Katja&lt;/author&gt;&lt;author&gt;Bek, Toke&lt;/author&gt;&lt;author&gt;Grauslund, Jakob&lt;/author&gt;&lt;author&gt;Lund-Andersen, Henrik&lt;/author&gt;&lt;author&gt;Cerqueira, Charlotte&lt;/author&gt;&lt;author&gt;Andresen, Jens&lt;/author&gt;&lt;/authors&gt;&lt;/contributors&gt;&lt;titles&gt;&lt;title&gt;The Danish Registry of Diabetic Retinopathy&lt;/title&gt;&lt;secondary-title&gt;Clinical Epidemiology&lt;/secondary-title&gt;&lt;/titles&gt;&lt;periodical&gt;&lt;full-title&gt;Clinical Epidemiology&lt;/full-title&gt;&lt;abbr-1&gt;Clin. Epidemiol.&lt;/abbr-1&gt;&lt;abbr-2&gt;Clin Epidemiol&lt;/abbr-2&gt;&lt;/periodical&gt;&lt;pages&gt;613-619&lt;/pages&gt;&lt;volume&gt;8&lt;/volume&gt;&lt;keywords&gt;&lt;keyword&gt;Denmark&lt;/keyword&gt;&lt;keyword&gt;Aarhus Denmark&lt;/keyword&gt;&lt;keyword&gt;Patients&lt;/keyword&gt;&lt;keyword&gt;Ophthalmology&lt;/keyword&gt;&lt;keyword&gt;Diabetes&lt;/keyword&gt;&lt;keyword&gt;Annual Reports&lt;/keyword&gt;&lt;keyword&gt;Business Metrics&lt;/keyword&gt;&lt;keyword&gt;Lasers&lt;/keyword&gt;&lt;keyword&gt;Diabetic Retinopathy&lt;/keyword&gt;&lt;keyword&gt;Retina&lt;/keyword&gt;&lt;keyword&gt;Medical Personnel&lt;/keyword&gt;&lt;keyword&gt;Edema&lt;/keyword&gt;&lt;keyword&gt;Primary Care&lt;/keyword&gt;&lt;keyword&gt;Data Collection&lt;/keyword&gt;&lt;keyword&gt;Data Analysis&lt;/keyword&gt;&lt;keyword&gt;Eye Diseases&lt;/keyword&gt;&lt;keyword&gt;Quality&lt;/keyword&gt;&lt;keyword&gt;Databases&lt;/keyword&gt;&lt;keyword&gt;Diabetes&lt;/keyword&gt;&lt;keyword&gt;Diabase&lt;/keyword&gt;&lt;/keywords&gt;&lt;dates&gt;&lt;year&gt;2016&lt;/year&gt;&lt;/dates&gt;&lt;pub-location&gt;Macclesfield&lt;/pub-location&gt;&lt;publisher&gt;Taylor &amp;amp; Francis Ltd.&lt;/publisher&gt;&lt;isbn&gt;1179-1349&lt;/isbn&gt;&lt;urls&gt;&lt;/urls&gt;&lt;electronic-resource-num&gt;10.2147/CLEP.S99507&lt;/electronic-resource-num&gt;&lt;/record&gt;&lt;/Cite&gt;&lt;/EndNote&gt;</w:instrTex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05A91">
        <w:rPr>
          <w:rFonts w:ascii="Times New Roman" w:hAnsi="Times New Roman" w:cs="Times New Roman"/>
          <w:noProof/>
          <w:sz w:val="24"/>
          <w:szCs w:val="24"/>
          <w:lang w:val="en-US"/>
        </w:rPr>
        <w:t>(8)</w:t>
      </w:r>
      <w:r w:rsidR="00D43E4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36F5D584" w14:textId="77777777" w:rsidR="004A5BA7" w:rsidRDefault="004A5BA7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64630B6" w14:textId="5BCECE82" w:rsidR="00714711" w:rsidRPr="00416579" w:rsidRDefault="00D43E4D" w:rsidP="00416579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D43E4D">
        <w:rPr>
          <w:rFonts w:ascii="Times New Roman" w:hAnsi="Times New Roman" w:cs="Times New Roman"/>
          <w:sz w:val="24"/>
          <w:szCs w:val="24"/>
          <w:lang w:val="en-US"/>
        </w:rPr>
        <w:t>In Denmark, individuals diagnosed with type 1 diabetes receive treatment in hospital outpatient clinics, while those with type 2 diabetes are primarily treated in General Practice. Approximately 20% of individuals with type 2 diabetes, experiencing severe complications,</w:t>
      </w:r>
      <w:r w:rsidR="00D32409">
        <w:rPr>
          <w:rFonts w:ascii="Times New Roman" w:hAnsi="Times New Roman" w:cs="Times New Roman"/>
          <w:sz w:val="24"/>
          <w:szCs w:val="24"/>
          <w:lang w:val="en-US"/>
        </w:rPr>
        <w:t xml:space="preserve"> challenges with insulin therapy</w:t>
      </w:r>
      <w:r w:rsidR="00116EE8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D32409">
        <w:rPr>
          <w:rFonts w:ascii="Times New Roman" w:hAnsi="Times New Roman" w:cs="Times New Roman"/>
          <w:sz w:val="24"/>
          <w:szCs w:val="24"/>
          <w:lang w:val="en-US"/>
        </w:rPr>
        <w:t xml:space="preserve"> or </w:t>
      </w:r>
      <w:r w:rsidR="00EA3969">
        <w:rPr>
          <w:rFonts w:ascii="Times New Roman" w:hAnsi="Times New Roman" w:cs="Times New Roman"/>
          <w:sz w:val="24"/>
          <w:szCs w:val="24"/>
          <w:lang w:val="en-US"/>
        </w:rPr>
        <w:t xml:space="preserve">those who are </w:t>
      </w:r>
      <w:r w:rsidR="00720C29">
        <w:rPr>
          <w:rFonts w:ascii="Times New Roman" w:hAnsi="Times New Roman" w:cs="Times New Roman"/>
          <w:sz w:val="24"/>
          <w:szCs w:val="24"/>
          <w:lang w:val="en-US"/>
        </w:rPr>
        <w:t xml:space="preserve">considered </w:t>
      </w:r>
      <w:r w:rsidR="00E57E98">
        <w:rPr>
          <w:rFonts w:ascii="Times New Roman" w:hAnsi="Times New Roman" w:cs="Times New Roman"/>
          <w:sz w:val="24"/>
          <w:szCs w:val="24"/>
          <w:lang w:val="en-US"/>
        </w:rPr>
        <w:t>in need of diabetes education</w:t>
      </w:r>
      <w:r w:rsidR="00720C29"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D43E4D">
        <w:rPr>
          <w:rFonts w:ascii="Times New Roman" w:hAnsi="Times New Roman" w:cs="Times New Roman"/>
          <w:sz w:val="24"/>
          <w:szCs w:val="24"/>
          <w:lang w:val="en-US"/>
        </w:rPr>
        <w:t xml:space="preserve"> are referred for treatment in hospital outpatient clinics. </w:t>
      </w:r>
      <w:r w:rsidR="00335910">
        <w:rPr>
          <w:rFonts w:ascii="Times New Roman" w:hAnsi="Times New Roman" w:cs="Times New Roman"/>
          <w:sz w:val="24"/>
          <w:szCs w:val="24"/>
          <w:lang w:val="en-US"/>
        </w:rPr>
        <w:t xml:space="preserve">Though </w:t>
      </w:r>
      <w:r w:rsidR="00932884">
        <w:rPr>
          <w:rFonts w:ascii="Times New Roman" w:hAnsi="Times New Roman" w:cs="Times New Roman"/>
          <w:sz w:val="24"/>
          <w:szCs w:val="24"/>
          <w:lang w:val="en-US"/>
        </w:rPr>
        <w:t>individuals</w:t>
      </w:r>
      <w:r w:rsidR="0033591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32884">
        <w:rPr>
          <w:rFonts w:ascii="Times New Roman" w:hAnsi="Times New Roman" w:cs="Times New Roman"/>
          <w:sz w:val="24"/>
          <w:szCs w:val="24"/>
          <w:lang w:val="en-US"/>
        </w:rPr>
        <w:t xml:space="preserve">with type 2 diabetes </w:t>
      </w:r>
      <w:r w:rsidR="00370304">
        <w:rPr>
          <w:rFonts w:ascii="Times New Roman" w:hAnsi="Times New Roman" w:cs="Times New Roman"/>
          <w:sz w:val="24"/>
          <w:szCs w:val="24"/>
          <w:lang w:val="en-US"/>
        </w:rPr>
        <w:t xml:space="preserve">may be admitted to </w:t>
      </w:r>
      <w:r w:rsidR="008F35C7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370304">
        <w:rPr>
          <w:rFonts w:ascii="Times New Roman" w:hAnsi="Times New Roman" w:cs="Times New Roman"/>
          <w:sz w:val="24"/>
          <w:szCs w:val="24"/>
          <w:lang w:val="en-US"/>
        </w:rPr>
        <w:t>hospital for other reasons</w:t>
      </w:r>
      <w:r w:rsidR="00932884">
        <w:rPr>
          <w:rFonts w:ascii="Times New Roman" w:hAnsi="Times New Roman" w:cs="Times New Roman"/>
          <w:sz w:val="24"/>
          <w:szCs w:val="24"/>
          <w:lang w:val="en-US"/>
        </w:rPr>
        <w:t xml:space="preserve"> and then receive the</w:t>
      </w:r>
      <w:r w:rsidR="00E9687F">
        <w:rPr>
          <w:rFonts w:ascii="Times New Roman" w:hAnsi="Times New Roman" w:cs="Times New Roman"/>
          <w:sz w:val="24"/>
          <w:szCs w:val="24"/>
          <w:lang w:val="en-US"/>
        </w:rPr>
        <w:t xml:space="preserve">ir diabetes diagnosis as a secondary diagnosis, </w:t>
      </w:r>
      <w:r w:rsidRPr="00D43E4D">
        <w:rPr>
          <w:rFonts w:ascii="Times New Roman" w:hAnsi="Times New Roman" w:cs="Times New Roman"/>
          <w:sz w:val="24"/>
          <w:szCs w:val="24"/>
          <w:lang w:val="en-US"/>
        </w:rPr>
        <w:t xml:space="preserve">a significant </w:t>
      </w:r>
      <w:r w:rsidRPr="00D43E4D">
        <w:rPr>
          <w:rFonts w:ascii="Times New Roman" w:hAnsi="Times New Roman" w:cs="Times New Roman"/>
          <w:sz w:val="24"/>
          <w:szCs w:val="24"/>
          <w:lang w:val="en-US"/>
        </w:rPr>
        <w:lastRenderedPageBreak/>
        <w:t>portion of individuals with type 2 diabetes lack ICD-</w:t>
      </w:r>
      <w:r w:rsidR="00194C10">
        <w:rPr>
          <w:rFonts w:ascii="Times New Roman" w:hAnsi="Times New Roman" w:cs="Times New Roman"/>
          <w:sz w:val="24"/>
          <w:szCs w:val="24"/>
          <w:lang w:val="en-US"/>
        </w:rPr>
        <w:t xml:space="preserve">10 </w:t>
      </w:r>
      <w:r w:rsidRPr="00D43E4D">
        <w:rPr>
          <w:rFonts w:ascii="Times New Roman" w:hAnsi="Times New Roman" w:cs="Times New Roman"/>
          <w:sz w:val="24"/>
          <w:szCs w:val="24"/>
          <w:lang w:val="en-US"/>
        </w:rPr>
        <w:t>code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address this gap, diabetes-defining information is gathered from other sources in the Danish Diabetes Register. </w:t>
      </w:r>
      <w:r w:rsidRPr="00D43E4D">
        <w:rPr>
          <w:rFonts w:ascii="Segoe UI" w:hAnsi="Segoe UI" w:cs="Segoe UI"/>
          <w:sz w:val="24"/>
          <w:szCs w:val="24"/>
          <w:shd w:val="clear" w:color="auto" w:fill="FFFFFF"/>
          <w:lang w:val="en-US"/>
        </w:rPr>
        <w:t xml:space="preserve"> </w:t>
      </w:r>
    </w:p>
    <w:p w14:paraId="00029544" w14:textId="77777777" w:rsidR="005256D6" w:rsidRDefault="005256D6" w:rsidP="00714711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F8398AE" w14:textId="77777777" w:rsidR="005256D6" w:rsidRDefault="005256D6" w:rsidP="00714711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ADEB320" w14:textId="0501ACD4" w:rsidR="00714711" w:rsidRDefault="0000475E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upplementa</w:t>
      </w:r>
      <w:r w:rsidR="00194C10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>T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>able 1</w:t>
      </w:r>
      <w:r w:rsidR="00BC3C98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4711" w:rsidRPr="00AF1065">
        <w:rPr>
          <w:rFonts w:ascii="Times New Roman" w:hAnsi="Times New Roman" w:cs="Times New Roman"/>
          <w:sz w:val="24"/>
          <w:szCs w:val="24"/>
          <w:lang w:val="en-US"/>
        </w:rPr>
        <w:t>ICD-10 codes, Danish procedure codes</w:t>
      </w:r>
      <w:r w:rsidR="0071471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714711" w:rsidRPr="00AF1065">
        <w:rPr>
          <w:rFonts w:ascii="Times New Roman" w:hAnsi="Times New Roman" w:cs="Times New Roman"/>
          <w:sz w:val="24"/>
          <w:szCs w:val="24"/>
          <w:lang w:val="en-US"/>
        </w:rPr>
        <w:t xml:space="preserve"> and NPU codes that make up diabetes complications</w:t>
      </w:r>
      <w:r w:rsidR="00714711">
        <w:rPr>
          <w:rFonts w:ascii="Times New Roman" w:hAnsi="Times New Roman" w:cs="Times New Roman"/>
          <w:sz w:val="24"/>
          <w:szCs w:val="24"/>
          <w:lang w:val="en-US"/>
        </w:rPr>
        <w:t>*</w:t>
      </w:r>
    </w:p>
    <w:p w14:paraId="6EF852B9" w14:textId="77777777" w:rsidR="00A46094" w:rsidRPr="00AF1065" w:rsidRDefault="00A46094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Almindeligtabel5"/>
        <w:tblW w:w="0" w:type="auto"/>
        <w:tblLook w:val="04A0" w:firstRow="1" w:lastRow="0" w:firstColumn="1" w:lastColumn="0" w:noHBand="0" w:noVBand="1"/>
      </w:tblPr>
      <w:tblGrid>
        <w:gridCol w:w="1620"/>
        <w:gridCol w:w="1828"/>
        <w:gridCol w:w="1005"/>
        <w:gridCol w:w="3874"/>
        <w:gridCol w:w="1311"/>
      </w:tblGrid>
      <w:tr w:rsidR="00714711" w:rsidRPr="008D0078" w14:paraId="4CA6578D" w14:textId="77777777" w:rsidTr="00924B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14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</w:tcPr>
          <w:p w14:paraId="2C8AB049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  <w:t>Disease</w:t>
            </w:r>
          </w:p>
        </w:tc>
        <w:tc>
          <w:tcPr>
            <w:tcW w:w="0" w:type="auto"/>
          </w:tcPr>
          <w:p w14:paraId="5F99BC4E" w14:textId="77777777" w:rsidR="00714711" w:rsidRPr="004D3251" w:rsidRDefault="00714711" w:rsidP="00924B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 w:cstheme="minorBidi"/>
                <w:b/>
                <w:sz w:val="18"/>
                <w:lang w:val="en-US"/>
              </w:rPr>
              <w:t>Definition</w:t>
            </w:r>
          </w:p>
        </w:tc>
        <w:tc>
          <w:tcPr>
            <w:tcW w:w="0" w:type="auto"/>
          </w:tcPr>
          <w:p w14:paraId="27D9E9BC" w14:textId="77777777" w:rsidR="00714711" w:rsidRPr="004D3251" w:rsidRDefault="00714711" w:rsidP="00924B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  <w:t>ICD-10</w:t>
            </w:r>
          </w:p>
        </w:tc>
        <w:tc>
          <w:tcPr>
            <w:tcW w:w="0" w:type="auto"/>
          </w:tcPr>
          <w:p w14:paraId="6DE88C43" w14:textId="77777777" w:rsidR="00714711" w:rsidRPr="004D3251" w:rsidRDefault="00714711" w:rsidP="00924B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  <w:t>Procedures codes</w:t>
            </w:r>
          </w:p>
        </w:tc>
        <w:tc>
          <w:tcPr>
            <w:tcW w:w="0" w:type="auto"/>
          </w:tcPr>
          <w:p w14:paraId="0D59E4AC" w14:textId="77777777" w:rsidR="00714711" w:rsidRPr="004D3251" w:rsidRDefault="00714711" w:rsidP="00924B2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  <w:t>NPU-codes</w:t>
            </w:r>
          </w:p>
        </w:tc>
      </w:tr>
      <w:tr w:rsidR="00714711" w:rsidRPr="000D585C" w14:paraId="5A96990A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479977D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 xml:space="preserve">Non-fatal </w:t>
            </w:r>
            <w:proofErr w:type="gramStart"/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>Cardiovascular Disease</w:t>
            </w:r>
            <w:proofErr w:type="gramEnd"/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 xml:space="preserve"> (CVD)</w:t>
            </w:r>
          </w:p>
        </w:tc>
        <w:tc>
          <w:tcPr>
            <w:tcW w:w="0" w:type="auto"/>
          </w:tcPr>
          <w:p w14:paraId="67B55306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US"/>
              </w:rPr>
              <w:t>D</w:t>
            </w:r>
            <w:proofErr w:type="spellStart"/>
            <w:r w:rsidRPr="00C925A2">
              <w:rPr>
                <w:rFonts w:ascii="Times New Roman" w:hAnsi="Times New Roman"/>
                <w:sz w:val="18"/>
                <w:lang w:val="en-GB"/>
              </w:rPr>
              <w:t>isorders</w:t>
            </w:r>
            <w:proofErr w:type="spellEnd"/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of the heart and blood vessels with a non-fatal outcome</w:t>
            </w:r>
          </w:p>
        </w:tc>
        <w:tc>
          <w:tcPr>
            <w:tcW w:w="0" w:type="auto"/>
          </w:tcPr>
          <w:p w14:paraId="323F0B5C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37A39DC4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AE83DC6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4D617CB1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E79F2BE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trial fibrillation</w:t>
            </w:r>
          </w:p>
        </w:tc>
        <w:tc>
          <w:tcPr>
            <w:tcW w:w="0" w:type="auto"/>
          </w:tcPr>
          <w:p w14:paraId="07624243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Frequent </w:t>
            </w:r>
            <w:proofErr w:type="spellStart"/>
            <w:r w:rsidRPr="00C925A2">
              <w:rPr>
                <w:rFonts w:ascii="Times New Roman" w:hAnsi="Times New Roman"/>
                <w:sz w:val="18"/>
                <w:lang w:val="en-GB"/>
              </w:rPr>
              <w:t>arr</w:t>
            </w:r>
            <w:proofErr w:type="spellEnd"/>
            <w:r w:rsidRPr="00C925A2">
              <w:rPr>
                <w:rFonts w:ascii="Times New Roman" w:hAnsi="Times New Roman"/>
                <w:sz w:val="18"/>
                <w:lang w:val="en-US"/>
              </w:rPr>
              <w:t>h</w:t>
            </w:r>
            <w:proofErr w:type="spellStart"/>
            <w:r w:rsidRPr="00C925A2">
              <w:rPr>
                <w:rFonts w:ascii="Times New Roman" w:hAnsi="Times New Roman"/>
                <w:sz w:val="18"/>
                <w:lang w:val="en-GB"/>
              </w:rPr>
              <w:t>ythmia</w:t>
            </w:r>
            <w:proofErr w:type="spellEnd"/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of the </w:t>
            </w:r>
            <w:r>
              <w:rPr>
                <w:rFonts w:ascii="Times New Roman" w:hAnsi="Times New Roman"/>
                <w:sz w:val="18"/>
                <w:lang w:val="en-GB"/>
              </w:rPr>
              <w:t>heartbeat</w:t>
            </w:r>
          </w:p>
        </w:tc>
        <w:tc>
          <w:tcPr>
            <w:tcW w:w="0" w:type="auto"/>
          </w:tcPr>
          <w:p w14:paraId="5F94B2A5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48</w:t>
            </w:r>
          </w:p>
        </w:tc>
        <w:tc>
          <w:tcPr>
            <w:tcW w:w="0" w:type="auto"/>
          </w:tcPr>
          <w:p w14:paraId="66964785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FPD00, KFPD96</w:t>
            </w:r>
          </w:p>
        </w:tc>
        <w:tc>
          <w:tcPr>
            <w:tcW w:w="0" w:type="auto"/>
          </w:tcPr>
          <w:p w14:paraId="2E42A284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485D10EC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FF96ADE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eart failure</w:t>
            </w:r>
          </w:p>
        </w:tc>
        <w:tc>
          <w:tcPr>
            <w:tcW w:w="0" w:type="auto"/>
          </w:tcPr>
          <w:p w14:paraId="0E8594F4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When the heart muscle’s ability to pump blood is insufficient</w:t>
            </w:r>
          </w:p>
        </w:tc>
        <w:tc>
          <w:tcPr>
            <w:tcW w:w="0" w:type="auto"/>
          </w:tcPr>
          <w:p w14:paraId="35B00100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110, I50</w:t>
            </w:r>
          </w:p>
        </w:tc>
        <w:tc>
          <w:tcPr>
            <w:tcW w:w="0" w:type="auto"/>
          </w:tcPr>
          <w:p w14:paraId="3C2324DB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2B49C6D1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391D3A29" w14:textId="77777777" w:rsidTr="00924B29">
        <w:trPr>
          <w:trHeight w:val="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55F1523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ypertensive disease</w:t>
            </w:r>
          </w:p>
        </w:tc>
        <w:tc>
          <w:tcPr>
            <w:tcW w:w="0" w:type="auto"/>
          </w:tcPr>
          <w:p w14:paraId="1BBAACAB" w14:textId="77777777" w:rsidR="00714711" w:rsidRPr="004D3251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When the pressure within the arteries 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is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higher than normal</w:t>
            </w:r>
          </w:p>
        </w:tc>
        <w:tc>
          <w:tcPr>
            <w:tcW w:w="0" w:type="auto"/>
          </w:tcPr>
          <w:p w14:paraId="637EE480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>I10, I11, I12, I13, I15</w:t>
            </w:r>
          </w:p>
        </w:tc>
        <w:tc>
          <w:tcPr>
            <w:tcW w:w="0" w:type="auto"/>
          </w:tcPr>
          <w:p w14:paraId="1610EE2D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228DE880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522B6306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14D118F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on-MI Ischemic heart disease</w:t>
            </w:r>
          </w:p>
        </w:tc>
        <w:tc>
          <w:tcPr>
            <w:tcW w:w="0" w:type="auto"/>
          </w:tcPr>
          <w:p w14:paraId="74A76C8B" w14:textId="77777777" w:rsidR="00714711" w:rsidRPr="004D3251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When the coronary arteries are insufficiently supplied with blood</w:t>
            </w:r>
          </w:p>
        </w:tc>
        <w:tc>
          <w:tcPr>
            <w:tcW w:w="0" w:type="auto"/>
          </w:tcPr>
          <w:p w14:paraId="55FC0948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8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 xml:space="preserve">I20, I25 </w:t>
            </w:r>
          </w:p>
        </w:tc>
        <w:tc>
          <w:tcPr>
            <w:tcW w:w="0" w:type="auto"/>
          </w:tcPr>
          <w:p w14:paraId="40FCE181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4063DD3E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0D585C" w14:paraId="0F0DB104" w14:textId="77777777" w:rsidTr="00924B29">
        <w:trPr>
          <w:trHeight w:val="24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582AC4D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yocardial infarction</w:t>
            </w:r>
          </w:p>
        </w:tc>
        <w:tc>
          <w:tcPr>
            <w:tcW w:w="0" w:type="auto"/>
          </w:tcPr>
          <w:p w14:paraId="6118FEFB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When a coronary artery or one of its branches get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s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blocked, preventing blood flow in the heart muscle</w:t>
            </w:r>
          </w:p>
        </w:tc>
        <w:tc>
          <w:tcPr>
            <w:tcW w:w="0" w:type="auto"/>
          </w:tcPr>
          <w:p w14:paraId="16FACA70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I21, I23, I24 </w:t>
            </w:r>
          </w:p>
        </w:tc>
        <w:tc>
          <w:tcPr>
            <w:tcW w:w="0" w:type="auto"/>
          </w:tcPr>
          <w:p w14:paraId="2E34E9B4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1B5BA5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FNA00, KFNA10, KFNA20, KFNA96, KFNB00,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</w:t>
            </w:r>
            <w:r w:rsidRPr="001B5BA5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FNB20, KFNB96, KFNC10, KFNC20, KFNC30, KFNC40, KFNC50, KFNC60, KFNC96, KFND10, KFND20, KFND96, KFNE00, KFNE10, KFNE20, KFNE96, KFNF00, KFNF10, KFNF20, KFNF30, KFNF96, KFNG00, KFNG00A, KFNG00B, KFNG00C, KFNG02, KFNG02A, KFNG05, KFNG05A, KFNG10, KFNG12, KFNG30, KFNG40, KFNG96</w:t>
            </w:r>
          </w:p>
        </w:tc>
        <w:tc>
          <w:tcPr>
            <w:tcW w:w="0" w:type="auto"/>
          </w:tcPr>
          <w:p w14:paraId="3EF66F04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133A29B5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B4CA1A6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    Cerebrovascular disease</w:t>
            </w:r>
          </w:p>
        </w:tc>
        <w:tc>
          <w:tcPr>
            <w:tcW w:w="0" w:type="auto"/>
          </w:tcPr>
          <w:p w14:paraId="65E223CF" w14:textId="77777777" w:rsidR="00714711" w:rsidRPr="004D3251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When the brain’s vessels are blocked or ruptured, leading to blocked blood flow or 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 xml:space="preserve">hemorrhage 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>in the brain</w:t>
            </w:r>
          </w:p>
        </w:tc>
        <w:tc>
          <w:tcPr>
            <w:tcW w:w="0" w:type="auto"/>
          </w:tcPr>
          <w:p w14:paraId="2F84B97B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8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>I60, I61, I63, I64, G45</w:t>
            </w:r>
          </w:p>
        </w:tc>
        <w:tc>
          <w:tcPr>
            <w:tcW w:w="0" w:type="auto"/>
          </w:tcPr>
          <w:p w14:paraId="11CC7223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  <w:tc>
          <w:tcPr>
            <w:tcW w:w="0" w:type="auto"/>
          </w:tcPr>
          <w:p w14:paraId="6B436302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</w:tr>
      <w:tr w:rsidR="00714711" w:rsidRPr="008D0078" w14:paraId="5BD50FA1" w14:textId="77777777" w:rsidTr="00924B29">
        <w:trPr>
          <w:trHeight w:val="4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95EC079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    Macrovascular atherosclerotic disease</w:t>
            </w:r>
          </w:p>
        </w:tc>
        <w:tc>
          <w:tcPr>
            <w:tcW w:w="0" w:type="auto"/>
            <w:vAlign w:val="center"/>
          </w:tcPr>
          <w:p w14:paraId="030AB2E2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Stenosis of the larger blood vessels in the body, obstructing blood flow</w:t>
            </w:r>
          </w:p>
        </w:tc>
        <w:tc>
          <w:tcPr>
            <w:tcW w:w="0" w:type="auto"/>
          </w:tcPr>
          <w:p w14:paraId="4C7D422C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8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70, I71, I739A, I739C</w:t>
            </w:r>
          </w:p>
        </w:tc>
        <w:tc>
          <w:tcPr>
            <w:tcW w:w="0" w:type="auto"/>
          </w:tcPr>
          <w:p w14:paraId="7C60630E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  <w:tc>
          <w:tcPr>
            <w:tcW w:w="0" w:type="auto"/>
          </w:tcPr>
          <w:p w14:paraId="18C51576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</w:tr>
      <w:tr w:rsidR="00714711" w:rsidRPr="000D585C" w14:paraId="6C5AF52B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17C5836F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>Fatal CVD</w:t>
            </w:r>
          </w:p>
        </w:tc>
        <w:tc>
          <w:tcPr>
            <w:tcW w:w="0" w:type="auto"/>
          </w:tcPr>
          <w:p w14:paraId="0F4FFB0A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US"/>
              </w:rPr>
              <w:t>D</w:t>
            </w:r>
            <w:proofErr w:type="spellStart"/>
            <w:r w:rsidRPr="00C925A2">
              <w:rPr>
                <w:rFonts w:ascii="Times New Roman" w:hAnsi="Times New Roman"/>
                <w:sz w:val="18"/>
                <w:lang w:val="en-GB"/>
              </w:rPr>
              <w:t>isorders</w:t>
            </w:r>
            <w:proofErr w:type="spellEnd"/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of the heart and blood vessels with a fatal outcome</w:t>
            </w:r>
          </w:p>
        </w:tc>
        <w:tc>
          <w:tcPr>
            <w:tcW w:w="0" w:type="auto"/>
          </w:tcPr>
          <w:p w14:paraId="0A5E6D94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639E6A0E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4F578A21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4252614A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7C6303" w14:textId="41DDC4DA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Atria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l </w:t>
            </w: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fibrillation</w:t>
            </w:r>
          </w:p>
        </w:tc>
        <w:tc>
          <w:tcPr>
            <w:tcW w:w="0" w:type="auto"/>
          </w:tcPr>
          <w:p w14:paraId="56EF559C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36B434B0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48</w:t>
            </w:r>
          </w:p>
        </w:tc>
        <w:tc>
          <w:tcPr>
            <w:tcW w:w="0" w:type="auto"/>
          </w:tcPr>
          <w:p w14:paraId="3A5616CF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3B5D8FF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675B8BC8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D6B25A1" w14:textId="5D74FBFC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eart failure</w:t>
            </w:r>
          </w:p>
        </w:tc>
        <w:tc>
          <w:tcPr>
            <w:tcW w:w="0" w:type="auto"/>
          </w:tcPr>
          <w:p w14:paraId="428F71D9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40F5C17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110, I50</w:t>
            </w:r>
          </w:p>
        </w:tc>
        <w:tc>
          <w:tcPr>
            <w:tcW w:w="0" w:type="auto"/>
          </w:tcPr>
          <w:p w14:paraId="2C4C920F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08C09AA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2C61E4C7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E0E6D5E" w14:textId="6503CA4E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ypertensive disease</w:t>
            </w:r>
          </w:p>
        </w:tc>
        <w:tc>
          <w:tcPr>
            <w:tcW w:w="0" w:type="auto"/>
          </w:tcPr>
          <w:p w14:paraId="4A8696B3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8"/>
              </w:rPr>
            </w:pPr>
          </w:p>
        </w:tc>
        <w:tc>
          <w:tcPr>
            <w:tcW w:w="0" w:type="auto"/>
          </w:tcPr>
          <w:p w14:paraId="28502BEB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>I10, I11, I12, I13, I15</w:t>
            </w:r>
          </w:p>
        </w:tc>
        <w:tc>
          <w:tcPr>
            <w:tcW w:w="0" w:type="auto"/>
          </w:tcPr>
          <w:p w14:paraId="26B19683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05E7E5A7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58C641CE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292671B" w14:textId="31AA2C82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on-MI Ischemic heart disease</w:t>
            </w:r>
          </w:p>
        </w:tc>
        <w:tc>
          <w:tcPr>
            <w:tcW w:w="0" w:type="auto"/>
          </w:tcPr>
          <w:p w14:paraId="058A5539" w14:textId="77777777" w:rsidR="00714711" w:rsidRPr="004D3251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26F41A17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 xml:space="preserve">I20, I25 </w:t>
            </w:r>
          </w:p>
        </w:tc>
        <w:tc>
          <w:tcPr>
            <w:tcW w:w="0" w:type="auto"/>
          </w:tcPr>
          <w:p w14:paraId="7D99A889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0AE39B37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4BCCE674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48D757D9" w14:textId="1F61CAA8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yocardial infarction</w:t>
            </w:r>
          </w:p>
        </w:tc>
        <w:tc>
          <w:tcPr>
            <w:tcW w:w="0" w:type="auto"/>
          </w:tcPr>
          <w:p w14:paraId="0851FBC6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4C348989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I21, I23, I24 </w:t>
            </w:r>
          </w:p>
        </w:tc>
        <w:tc>
          <w:tcPr>
            <w:tcW w:w="0" w:type="auto"/>
          </w:tcPr>
          <w:p w14:paraId="168D25DD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3FF241A3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1201926E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EB1BA9F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lastRenderedPageBreak/>
              <w:t xml:space="preserve">       Cerebrovascular disease</w:t>
            </w:r>
          </w:p>
        </w:tc>
        <w:tc>
          <w:tcPr>
            <w:tcW w:w="0" w:type="auto"/>
          </w:tcPr>
          <w:p w14:paraId="53512E5E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000000"/>
                <w:sz w:val="18"/>
              </w:rPr>
            </w:pPr>
          </w:p>
        </w:tc>
        <w:tc>
          <w:tcPr>
            <w:tcW w:w="0" w:type="auto"/>
          </w:tcPr>
          <w:p w14:paraId="6C6CA65C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18"/>
              </w:rPr>
              <w:t>I60, I61, I63, I64, G45</w:t>
            </w:r>
          </w:p>
        </w:tc>
        <w:tc>
          <w:tcPr>
            <w:tcW w:w="0" w:type="auto"/>
          </w:tcPr>
          <w:p w14:paraId="1F370BF0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DD1BB0D" w14:textId="77777777" w:rsidR="00714711" w:rsidRPr="00590D7C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590D7C" w14:paraId="14B34484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15B3BFC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      Macrovascular atherosclerotic disease</w:t>
            </w:r>
          </w:p>
        </w:tc>
        <w:tc>
          <w:tcPr>
            <w:tcW w:w="0" w:type="auto"/>
          </w:tcPr>
          <w:p w14:paraId="04190AF7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4FC66618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I70, I71, I739A, I739C</w:t>
            </w:r>
          </w:p>
        </w:tc>
        <w:tc>
          <w:tcPr>
            <w:tcW w:w="0" w:type="auto"/>
          </w:tcPr>
          <w:p w14:paraId="094781AF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1746DDAF" w14:textId="77777777" w:rsidR="00714711" w:rsidRPr="00590D7C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0D585C" w14:paraId="08A3BD54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C58296F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>Nephropathy</w:t>
            </w: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 xml:space="preserve"> *</w:t>
            </w:r>
          </w:p>
        </w:tc>
        <w:tc>
          <w:tcPr>
            <w:tcW w:w="0" w:type="auto"/>
            <w:vAlign w:val="center"/>
          </w:tcPr>
          <w:p w14:paraId="1D3A6AFB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A gradual decrease 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in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the kidneys’ filtration function measured in GFR</w:t>
            </w:r>
          </w:p>
        </w:tc>
        <w:tc>
          <w:tcPr>
            <w:tcW w:w="0" w:type="auto"/>
          </w:tcPr>
          <w:p w14:paraId="6526E8FC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20C50888" w14:textId="77777777" w:rsidR="00714711" w:rsidRPr="004D3251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41E4FBFC" w14:textId="77777777" w:rsidR="00714711" w:rsidRPr="004D3251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15308CC4" w14:textId="77777777" w:rsidTr="00924B29">
        <w:trPr>
          <w:trHeight w:val="20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CA2FDA2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End-stage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 chronic kidney disease (</w:t>
            </w: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CDK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)</w:t>
            </w:r>
          </w:p>
        </w:tc>
        <w:tc>
          <w:tcPr>
            <w:tcW w:w="0" w:type="auto"/>
            <w:vAlign w:val="center"/>
          </w:tcPr>
          <w:p w14:paraId="63E8F994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Failure 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of</w:t>
            </w:r>
            <w:r w:rsidRPr="004727CC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>the</w:t>
            </w:r>
            <w:r w:rsidRPr="004727CC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 xml:space="preserve"> kidneys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’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function, dialysis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,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or transplant 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is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necessary for survival, GFR less than 15 ml/min</w:t>
            </w:r>
          </w:p>
        </w:tc>
        <w:tc>
          <w:tcPr>
            <w:tcW w:w="0" w:type="auto"/>
          </w:tcPr>
          <w:p w14:paraId="7BBB98C6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185</w:t>
            </w:r>
          </w:p>
        </w:tc>
        <w:tc>
          <w:tcPr>
            <w:tcW w:w="0" w:type="auto"/>
          </w:tcPr>
          <w:p w14:paraId="66E0E75A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BJFD, BJFZ, KJAK10, KJAK11, KJAK13, KJAK14, KKAS00, KKAS10, KKAS20, KKAS40, KKAS41, KKAS50, KKAS60, KKAS61, KKAS70, KKAS96, KKAS97, KPBL10, KPBL10A, KPBL20, KPBL20A, KPBL30, KPBL30A, KPBL99</w:t>
            </w:r>
          </w:p>
        </w:tc>
        <w:tc>
          <w:tcPr>
            <w:tcW w:w="0" w:type="auto"/>
          </w:tcPr>
          <w:p w14:paraId="5D18589C" w14:textId="77777777" w:rsidR="00714711" w:rsidRPr="00C925A2" w:rsidRDefault="00714711" w:rsidP="00924B29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auto"/>
                <w:sz w:val="18"/>
              </w:rPr>
            </w:pPr>
            <w:r w:rsidRPr="00C925A2">
              <w:rPr>
                <w:rFonts w:ascii="Times New Roman" w:hAnsi="Times New Roman"/>
                <w:color w:val="auto"/>
                <w:sz w:val="18"/>
              </w:rPr>
              <w:t xml:space="preserve">DNK35131 DNK35301 DNK35302 DNK35303 </w:t>
            </w:r>
          </w:p>
          <w:p w14:paraId="0A0C4E9D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1B78DD40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29509BB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Severe CKD</w:t>
            </w:r>
          </w:p>
        </w:tc>
        <w:tc>
          <w:tcPr>
            <w:tcW w:w="0" w:type="auto"/>
            <w:vAlign w:val="center"/>
          </w:tcPr>
          <w:p w14:paraId="2AA30C33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  <w:lang w:val="en-GB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Severe reduction of the kidneys’ function, GFR 15-29 ml/min</w:t>
            </w:r>
          </w:p>
        </w:tc>
        <w:tc>
          <w:tcPr>
            <w:tcW w:w="0" w:type="auto"/>
          </w:tcPr>
          <w:p w14:paraId="4C17BC06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184</w:t>
            </w:r>
          </w:p>
        </w:tc>
        <w:tc>
          <w:tcPr>
            <w:tcW w:w="0" w:type="auto"/>
          </w:tcPr>
          <w:p w14:paraId="45950533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00F55943" w14:textId="77777777" w:rsidR="00714711" w:rsidRPr="00C925A2" w:rsidRDefault="00714711" w:rsidP="00924B29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auto"/>
                <w:sz w:val="18"/>
              </w:rPr>
            </w:pPr>
            <w:r w:rsidRPr="00C925A2">
              <w:rPr>
                <w:rFonts w:ascii="Times New Roman" w:hAnsi="Times New Roman"/>
                <w:color w:val="auto"/>
                <w:sz w:val="18"/>
              </w:rPr>
              <w:t xml:space="preserve">DNK35131 DNK35301 DNK35302 DNK35303 </w:t>
            </w:r>
          </w:p>
          <w:p w14:paraId="5F6E09BF" w14:textId="77777777" w:rsidR="00714711" w:rsidRPr="00C925A2" w:rsidRDefault="00714711" w:rsidP="00924B29">
            <w:pPr>
              <w:pStyle w:val="Defaul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color w:val="auto"/>
                <w:sz w:val="18"/>
              </w:rPr>
            </w:pPr>
          </w:p>
        </w:tc>
      </w:tr>
      <w:tr w:rsidR="00714711" w:rsidRPr="008D0078" w14:paraId="28DEE60E" w14:textId="77777777" w:rsidTr="00924B29">
        <w:trPr>
          <w:trHeight w:val="12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6CC9EAB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oderate CKD</w:t>
            </w:r>
          </w:p>
        </w:tc>
        <w:tc>
          <w:tcPr>
            <w:tcW w:w="0" w:type="auto"/>
            <w:vAlign w:val="center"/>
          </w:tcPr>
          <w:p w14:paraId="72EFC55C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Moderate reduction of the kidneys’ function, GFR 30-59 ml/min</w:t>
            </w:r>
          </w:p>
        </w:tc>
        <w:tc>
          <w:tcPr>
            <w:tcW w:w="0" w:type="auto"/>
          </w:tcPr>
          <w:p w14:paraId="73733FF2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N183, N189</w:t>
            </w:r>
          </w:p>
        </w:tc>
        <w:tc>
          <w:tcPr>
            <w:tcW w:w="0" w:type="auto"/>
          </w:tcPr>
          <w:p w14:paraId="27692BEA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  <w:tc>
          <w:tcPr>
            <w:tcW w:w="0" w:type="auto"/>
          </w:tcPr>
          <w:p w14:paraId="08C6735F" w14:textId="77777777" w:rsidR="00714711" w:rsidRPr="00C925A2" w:rsidRDefault="00714711" w:rsidP="00924B29">
            <w:pPr>
              <w:pStyle w:val="Defaul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color w:val="auto"/>
                <w:sz w:val="18"/>
              </w:rPr>
            </w:pPr>
            <w:r w:rsidRPr="00C925A2">
              <w:rPr>
                <w:rFonts w:ascii="Times New Roman" w:hAnsi="Times New Roman"/>
                <w:color w:val="auto"/>
                <w:sz w:val="18"/>
              </w:rPr>
              <w:t xml:space="preserve">DNK35131 DNK35301 DNK35302 DNK35303 </w:t>
            </w:r>
          </w:p>
          <w:p w14:paraId="4044C24D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</w:tr>
      <w:tr w:rsidR="00714711" w:rsidRPr="000D585C" w14:paraId="1DCA428D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0A2C7803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>Retinopathy</w:t>
            </w:r>
          </w:p>
        </w:tc>
        <w:tc>
          <w:tcPr>
            <w:tcW w:w="0" w:type="auto"/>
          </w:tcPr>
          <w:p w14:paraId="6704C528" w14:textId="70806642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Disease in the small retinal blood vessels</w:t>
            </w:r>
            <w:r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, which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 if untreated causes visual impairment or blindness</w:t>
            </w:r>
          </w:p>
        </w:tc>
        <w:tc>
          <w:tcPr>
            <w:tcW w:w="0" w:type="auto"/>
          </w:tcPr>
          <w:p w14:paraId="3D0C86F8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H33, H352, H360, H368D, H420, H43</w:t>
            </w:r>
          </w:p>
        </w:tc>
        <w:tc>
          <w:tcPr>
            <w:tcW w:w="0" w:type="auto"/>
          </w:tcPr>
          <w:p w14:paraId="24A2A01A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 xml:space="preserve">BCDE, KCKB00, KCKB10, KCKB99, KCKC, KCKD, KCKE </w:t>
            </w:r>
          </w:p>
        </w:tc>
        <w:tc>
          <w:tcPr>
            <w:tcW w:w="0" w:type="auto"/>
          </w:tcPr>
          <w:p w14:paraId="0DE4CE47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0D585C" w14:paraId="56CA69F1" w14:textId="77777777" w:rsidTr="00924B29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367DD02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b/>
                <w:bCs/>
                <w:i w:val="0"/>
                <w:iCs w:val="0"/>
                <w:color w:val="000000"/>
                <w:sz w:val="18"/>
                <w:szCs w:val="18"/>
                <w:lang w:val="en-US"/>
              </w:rPr>
              <w:t>Amputation</w:t>
            </w:r>
          </w:p>
        </w:tc>
        <w:tc>
          <w:tcPr>
            <w:tcW w:w="0" w:type="auto"/>
            <w:vAlign w:val="center"/>
          </w:tcPr>
          <w:p w14:paraId="729681FF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Surgical removal of a limb or other body part</w:t>
            </w:r>
          </w:p>
        </w:tc>
        <w:tc>
          <w:tcPr>
            <w:tcW w:w="0" w:type="auto"/>
          </w:tcPr>
          <w:p w14:paraId="1305FF9D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682BD3C5" w14:textId="77777777" w:rsidR="00714711" w:rsidRPr="004D3251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  <w:tc>
          <w:tcPr>
            <w:tcW w:w="0" w:type="auto"/>
          </w:tcPr>
          <w:p w14:paraId="74680D12" w14:textId="77777777" w:rsidR="00714711" w:rsidRPr="004D3251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  <w:tr w:rsidR="00714711" w:rsidRPr="008D0078" w14:paraId="3D4C389D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2E4F2CE0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Upper amputation</w:t>
            </w:r>
          </w:p>
        </w:tc>
        <w:tc>
          <w:tcPr>
            <w:tcW w:w="0" w:type="auto"/>
            <w:vAlign w:val="center"/>
          </w:tcPr>
          <w:p w14:paraId="2E795D8D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Removal of one or both lower extremities above the knee </w:t>
            </w:r>
          </w:p>
        </w:tc>
        <w:tc>
          <w:tcPr>
            <w:tcW w:w="0" w:type="auto"/>
          </w:tcPr>
          <w:p w14:paraId="0106AB57" w14:textId="77777777" w:rsidR="00714711" w:rsidRPr="00A63E8F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63E8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896, Z896A, Z897</w:t>
            </w:r>
          </w:p>
        </w:tc>
        <w:tc>
          <w:tcPr>
            <w:tcW w:w="0" w:type="auto"/>
          </w:tcPr>
          <w:p w14:paraId="77E7D629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NFQ09, KNFQ19, KNFQ99</w:t>
            </w:r>
          </w:p>
        </w:tc>
        <w:tc>
          <w:tcPr>
            <w:tcW w:w="0" w:type="auto"/>
          </w:tcPr>
          <w:p w14:paraId="140FCD86" w14:textId="77777777" w:rsidR="00714711" w:rsidRPr="00C925A2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</w:tr>
      <w:tr w:rsidR="00714711" w:rsidRPr="008D0078" w14:paraId="07C0538C" w14:textId="77777777" w:rsidTr="00924B29">
        <w:trPr>
          <w:trHeight w:val="51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3024BBF3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edium amputation</w:t>
            </w:r>
          </w:p>
        </w:tc>
        <w:tc>
          <w:tcPr>
            <w:tcW w:w="0" w:type="auto"/>
            <w:vAlign w:val="center"/>
          </w:tcPr>
          <w:p w14:paraId="0C4B15BF" w14:textId="77777777" w:rsidR="00714711" w:rsidRPr="008D0078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 xml:space="preserve">Removal of 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 xml:space="preserve">the 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>lower extremity at or below the knee</w:t>
            </w:r>
          </w:p>
        </w:tc>
        <w:tc>
          <w:tcPr>
            <w:tcW w:w="0" w:type="auto"/>
          </w:tcPr>
          <w:p w14:paraId="378E0A44" w14:textId="77777777" w:rsidR="00714711" w:rsidRPr="00A63E8F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63E8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895, Z895A, Z895B</w:t>
            </w:r>
          </w:p>
        </w:tc>
        <w:tc>
          <w:tcPr>
            <w:tcW w:w="0" w:type="auto"/>
          </w:tcPr>
          <w:p w14:paraId="5F2CB049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  <w:r w:rsidRPr="008D0078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NGQ09, KNGQ19, KNGQ99</w:t>
            </w:r>
          </w:p>
        </w:tc>
        <w:tc>
          <w:tcPr>
            <w:tcW w:w="0" w:type="auto"/>
          </w:tcPr>
          <w:p w14:paraId="5073DBB3" w14:textId="77777777" w:rsidR="00714711" w:rsidRPr="00C925A2" w:rsidRDefault="00714711" w:rsidP="00924B2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sz w:val="18"/>
              </w:rPr>
            </w:pPr>
          </w:p>
        </w:tc>
      </w:tr>
      <w:tr w:rsidR="00714711" w:rsidRPr="000D585C" w14:paraId="7FC60BB2" w14:textId="77777777" w:rsidTr="00924B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851DC73" w14:textId="77777777" w:rsidR="00714711" w:rsidRPr="004D3251" w:rsidRDefault="00714711" w:rsidP="00924B29">
            <w:pPr>
              <w:jc w:val="left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4D3251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Minor amputation</w:t>
            </w:r>
          </w:p>
        </w:tc>
        <w:tc>
          <w:tcPr>
            <w:tcW w:w="0" w:type="auto"/>
          </w:tcPr>
          <w:p w14:paraId="778329A0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C925A2">
              <w:rPr>
                <w:rFonts w:ascii="Times New Roman" w:hAnsi="Times New Roman"/>
                <w:sz w:val="18"/>
                <w:lang w:val="en-GB"/>
              </w:rPr>
              <w:t>Removal of foot and an</w:t>
            </w:r>
            <w:r w:rsidRPr="00C925A2">
              <w:rPr>
                <w:rFonts w:ascii="Times New Roman" w:hAnsi="Times New Roman"/>
                <w:sz w:val="18"/>
                <w:lang w:val="en-US"/>
              </w:rPr>
              <w:t>k</w:t>
            </w:r>
            <w:r w:rsidRPr="00C925A2">
              <w:rPr>
                <w:rFonts w:ascii="Times New Roman" w:hAnsi="Times New Roman"/>
                <w:sz w:val="18"/>
                <w:lang w:val="en-GB"/>
              </w:rPr>
              <w:t>le</w:t>
            </w:r>
          </w:p>
        </w:tc>
        <w:tc>
          <w:tcPr>
            <w:tcW w:w="0" w:type="auto"/>
          </w:tcPr>
          <w:p w14:paraId="7DE0D715" w14:textId="77777777" w:rsidR="00714711" w:rsidRPr="008D0078" w:rsidRDefault="00714711" w:rsidP="00924B2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63E8F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Z894, Z894A</w:t>
            </w:r>
          </w:p>
        </w:tc>
        <w:tc>
          <w:tcPr>
            <w:tcW w:w="0" w:type="auto"/>
          </w:tcPr>
          <w:p w14:paraId="35A8397D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A63E8F">
              <w:rPr>
                <w:rFonts w:ascii="Times New Roman" w:hAnsi="Times New Roman" w:cs="Times New Roman"/>
                <w:color w:val="000000"/>
                <w:sz w:val="18"/>
                <w:szCs w:val="18"/>
                <w:lang w:val="en-US"/>
              </w:rPr>
              <w:t>KNHQ00, KNHQ01, KNHQ02, KNHQ03, KNHQ05, KNHQ06, KNHQ07, KNHQ08, KNHQ10-17 KNHQ99</w:t>
            </w:r>
          </w:p>
        </w:tc>
        <w:tc>
          <w:tcPr>
            <w:tcW w:w="0" w:type="auto"/>
          </w:tcPr>
          <w:p w14:paraId="11B249CE" w14:textId="77777777" w:rsidR="00714711" w:rsidRPr="008D0078" w:rsidRDefault="00714711" w:rsidP="00924B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</w:p>
        </w:tc>
      </w:tr>
    </w:tbl>
    <w:p w14:paraId="6BBB9DC7" w14:textId="1BA6D9F4" w:rsidR="00714711" w:rsidRPr="00B8486A" w:rsidRDefault="00714711" w:rsidP="00714711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18"/>
          <w:szCs w:val="18"/>
          <w:lang w:val="en-US"/>
        </w:rPr>
      </w:pP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* </w:t>
      </w:r>
      <w:r>
        <w:rPr>
          <w:rFonts w:ascii="Times New Roman" w:hAnsi="Times New Roman" w:cs="Times New Roman"/>
          <w:sz w:val="18"/>
          <w:szCs w:val="18"/>
          <w:lang w:val="en-US"/>
        </w:rPr>
        <w:t>D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>iagnoses of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>end</w:t>
      </w:r>
      <w:bookmarkStart w:id="3" w:name="_Hlk70058097"/>
      <w:r>
        <w:rPr>
          <w:rFonts w:ascii="Times New Roman" w:hAnsi="Times New Roman" w:cs="Times New Roman"/>
          <w:sz w:val="18"/>
          <w:szCs w:val="18"/>
          <w:lang w:val="en-US"/>
        </w:rPr>
        <w:t>-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>stage</w:t>
      </w:r>
      <w:r>
        <w:rPr>
          <w:rFonts w:ascii="Times New Roman" w:hAnsi="Times New Roman" w:cs="Times New Roman"/>
          <w:sz w:val="18"/>
          <w:szCs w:val="18"/>
          <w:lang w:val="en-US"/>
        </w:rPr>
        <w:t>, severe and moderate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nephropathy </w:t>
      </w:r>
      <w:r w:rsidR="007679E1">
        <w:rPr>
          <w:rFonts w:ascii="Times New Roman" w:hAnsi="Times New Roman" w:cs="Times New Roman"/>
          <w:sz w:val="18"/>
          <w:szCs w:val="18"/>
          <w:lang w:val="en-US"/>
        </w:rPr>
        <w:t>are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 based on NPU-codes </w:t>
      </w:r>
      <w:r>
        <w:rPr>
          <w:rFonts w:ascii="Times New Roman" w:hAnsi="Times New Roman" w:cs="Times New Roman"/>
          <w:sz w:val="18"/>
          <w:szCs w:val="18"/>
          <w:lang w:val="en-US"/>
        </w:rPr>
        <w:t>and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 defined as two measurements of eGFR below 15</w:t>
      </w:r>
      <w:r>
        <w:rPr>
          <w:rFonts w:ascii="Times New Roman" w:hAnsi="Times New Roman" w:cs="Times New Roman"/>
          <w:sz w:val="18"/>
          <w:szCs w:val="18"/>
          <w:lang w:val="en-US"/>
        </w:rPr>
        <w:t>, 30, and 60, respectively,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 with at least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a 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 xml:space="preserve">60-day interval. 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The 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>second measurement beyond the threshold</w:t>
      </w:r>
      <w:bookmarkEnd w:id="3"/>
      <w:r>
        <w:rPr>
          <w:rFonts w:ascii="Times New Roman" w:hAnsi="Times New Roman" w:cs="Times New Roman"/>
          <w:sz w:val="18"/>
          <w:szCs w:val="18"/>
          <w:lang w:val="en-US"/>
        </w:rPr>
        <w:t>, defines the date of diagnosis</w:t>
      </w:r>
      <w:r w:rsidRPr="008D0078">
        <w:rPr>
          <w:rFonts w:ascii="Times New Roman" w:hAnsi="Times New Roman" w:cs="Times New Roman"/>
          <w:sz w:val="18"/>
          <w:szCs w:val="18"/>
          <w:lang w:val="en-US"/>
        </w:rPr>
        <w:t>.</w:t>
      </w:r>
    </w:p>
    <w:p w14:paraId="17A0CDB6" w14:textId="77777777" w:rsidR="00714711" w:rsidRDefault="00714711" w:rsidP="00714711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DB44E4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</w:p>
    <w:p w14:paraId="0F0080AF" w14:textId="77777777" w:rsidR="00714711" w:rsidRDefault="00714711" w:rsidP="00714711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FC3C61C" w14:textId="77777777" w:rsidR="00714711" w:rsidRDefault="00714711" w:rsidP="00714711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4941609" w14:textId="7CC616AE" w:rsidR="00714711" w:rsidRDefault="0000475E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</w:t>
      </w:r>
      <w:r w:rsidR="00194C10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>T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ble 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BC3C98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 w:rsidR="00714711" w:rsidRPr="00AF1065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4711">
        <w:rPr>
          <w:rFonts w:ascii="Times New Roman" w:hAnsi="Times New Roman" w:cs="Times New Roman"/>
          <w:sz w:val="24"/>
          <w:szCs w:val="24"/>
          <w:lang w:val="en-US"/>
        </w:rPr>
        <w:t xml:space="preserve">ICD-8 and ICD-10 codes that make up severe mental </w:t>
      </w:r>
      <w:proofErr w:type="gramStart"/>
      <w:r w:rsidR="00714711">
        <w:rPr>
          <w:rFonts w:ascii="Times New Roman" w:hAnsi="Times New Roman" w:cs="Times New Roman"/>
          <w:sz w:val="24"/>
          <w:szCs w:val="24"/>
          <w:lang w:val="en-US"/>
        </w:rPr>
        <w:t>illness</w:t>
      </w:r>
      <w:proofErr w:type="gramEnd"/>
      <w:r w:rsidR="0071471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B53273D" w14:textId="77777777" w:rsidR="00A46094" w:rsidRDefault="00A46094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el-Gitter"/>
        <w:tblW w:w="1009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48"/>
        <w:gridCol w:w="3304"/>
        <w:gridCol w:w="1745"/>
      </w:tblGrid>
      <w:tr w:rsidR="00714711" w:rsidRPr="008D0078" w14:paraId="62E1A2BD" w14:textId="77777777" w:rsidTr="00924B29">
        <w:trPr>
          <w:trHeight w:val="315"/>
        </w:trPr>
        <w:tc>
          <w:tcPr>
            <w:tcW w:w="5048" w:type="dxa"/>
            <w:tcBorders>
              <w:top w:val="single" w:sz="4" w:space="0" w:color="auto"/>
              <w:bottom w:val="single" w:sz="4" w:space="0" w:color="auto"/>
            </w:tcBorders>
          </w:tcPr>
          <w:p w14:paraId="001E2679" w14:textId="77777777" w:rsidR="00714711" w:rsidRPr="008410CB" w:rsidRDefault="00714711" w:rsidP="00924B29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Disease</w:t>
            </w:r>
          </w:p>
        </w:tc>
        <w:tc>
          <w:tcPr>
            <w:tcW w:w="3304" w:type="dxa"/>
            <w:tcBorders>
              <w:top w:val="single" w:sz="4" w:space="0" w:color="auto"/>
              <w:bottom w:val="single" w:sz="4" w:space="0" w:color="auto"/>
            </w:tcBorders>
          </w:tcPr>
          <w:p w14:paraId="1FB6A336" w14:textId="77777777" w:rsidR="00714711" w:rsidRPr="008410CB" w:rsidRDefault="00714711" w:rsidP="00924B29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CD-8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</w:tcPr>
          <w:p w14:paraId="3CA00B63" w14:textId="77777777" w:rsidR="00714711" w:rsidRPr="008410CB" w:rsidRDefault="00714711" w:rsidP="00924B29">
            <w:pPr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b/>
                <w:bCs/>
                <w:sz w:val="16"/>
                <w:szCs w:val="16"/>
                <w:lang w:val="en-US"/>
              </w:rPr>
              <w:t>ICD-10</w:t>
            </w:r>
          </w:p>
        </w:tc>
      </w:tr>
      <w:tr w:rsidR="00714711" w:rsidRPr="00F64C26" w14:paraId="0D817479" w14:textId="77777777" w:rsidTr="00924B29">
        <w:trPr>
          <w:trHeight w:val="353"/>
        </w:trPr>
        <w:tc>
          <w:tcPr>
            <w:tcW w:w="5048" w:type="dxa"/>
            <w:tcBorders>
              <w:top w:val="single" w:sz="4" w:space="0" w:color="auto"/>
              <w:bottom w:val="single" w:sz="4" w:space="0" w:color="auto"/>
            </w:tcBorders>
          </w:tcPr>
          <w:p w14:paraId="052D1B55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Depression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 </w:t>
            </w: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(including depression and other mood disorders).</w:t>
            </w:r>
          </w:p>
        </w:tc>
        <w:tc>
          <w:tcPr>
            <w:tcW w:w="3304" w:type="dxa"/>
            <w:tcBorders>
              <w:top w:val="single" w:sz="4" w:space="0" w:color="auto"/>
              <w:bottom w:val="single" w:sz="4" w:space="0" w:color="auto"/>
            </w:tcBorders>
          </w:tcPr>
          <w:p w14:paraId="2E7E4A38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6.09, 296.29, 298.09, 300.49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</w:tcPr>
          <w:p w14:paraId="3DF224FB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32-F33</w:t>
            </w:r>
          </w:p>
        </w:tc>
      </w:tr>
      <w:tr w:rsidR="00714711" w:rsidRPr="00F64C26" w14:paraId="6EA8FE87" w14:textId="77777777" w:rsidTr="00924B29">
        <w:trPr>
          <w:trHeight w:val="353"/>
        </w:trPr>
        <w:tc>
          <w:tcPr>
            <w:tcW w:w="5048" w:type="dxa"/>
            <w:tcBorders>
              <w:top w:val="single" w:sz="4" w:space="0" w:color="auto"/>
              <w:bottom w:val="single" w:sz="4" w:space="0" w:color="auto"/>
            </w:tcBorders>
          </w:tcPr>
          <w:p w14:paraId="3A5DFDC7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Bipolar disorder</w:t>
            </w:r>
          </w:p>
        </w:tc>
        <w:tc>
          <w:tcPr>
            <w:tcW w:w="3304" w:type="dxa"/>
            <w:tcBorders>
              <w:top w:val="single" w:sz="4" w:space="0" w:color="auto"/>
              <w:bottom w:val="single" w:sz="4" w:space="0" w:color="auto"/>
            </w:tcBorders>
          </w:tcPr>
          <w:p w14:paraId="42DDA17F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6.19, 296.39, 298.19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</w:tcPr>
          <w:p w14:paraId="4B8955AF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30-F31</w:t>
            </w:r>
          </w:p>
        </w:tc>
      </w:tr>
      <w:tr w:rsidR="00714711" w:rsidRPr="00F64C26" w14:paraId="11F27BF2" w14:textId="77777777" w:rsidTr="00924B29">
        <w:trPr>
          <w:trHeight w:val="353"/>
        </w:trPr>
        <w:tc>
          <w:tcPr>
            <w:tcW w:w="5048" w:type="dxa"/>
            <w:tcBorders>
              <w:top w:val="single" w:sz="4" w:space="0" w:color="auto"/>
              <w:bottom w:val="single" w:sz="4" w:space="0" w:color="auto"/>
            </w:tcBorders>
          </w:tcPr>
          <w:p w14:paraId="643966B8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Schizophrenia (including schizophrenia </w:t>
            </w:r>
            <w:r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 xml:space="preserve">and </w:t>
            </w: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schizophrenia spectrum disorder)</w:t>
            </w:r>
          </w:p>
        </w:tc>
        <w:tc>
          <w:tcPr>
            <w:tcW w:w="3304" w:type="dxa"/>
            <w:tcBorders>
              <w:top w:val="single" w:sz="4" w:space="0" w:color="auto"/>
              <w:bottom w:val="single" w:sz="4" w:space="0" w:color="auto"/>
            </w:tcBorders>
          </w:tcPr>
          <w:p w14:paraId="09268D6B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295.x9, 296.89, 297.x9, 298.29– 298.99, 299.04, 299.05, 299.09, 301.83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</w:tcPr>
          <w:p w14:paraId="270BFCEB" w14:textId="77777777" w:rsidR="00714711" w:rsidRPr="008410CB" w:rsidRDefault="00714711" w:rsidP="00924B29">
            <w:pPr>
              <w:rPr>
                <w:rFonts w:ascii="Times New Roman" w:hAnsi="Times New Roman" w:cs="Times New Roman"/>
                <w:sz w:val="16"/>
                <w:szCs w:val="16"/>
                <w:lang w:val="en-US"/>
              </w:rPr>
            </w:pPr>
            <w:r w:rsidRPr="008410CB">
              <w:rPr>
                <w:rFonts w:ascii="Times New Roman" w:hAnsi="Times New Roman" w:cs="Times New Roman"/>
                <w:sz w:val="16"/>
                <w:szCs w:val="16"/>
                <w:lang w:val="en-US"/>
              </w:rPr>
              <w:t>F20-F29</w:t>
            </w:r>
          </w:p>
        </w:tc>
      </w:tr>
    </w:tbl>
    <w:p w14:paraId="1E89ABB6" w14:textId="77777777" w:rsidR="00714711" w:rsidRDefault="00714711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28D32D2" w14:textId="77777777" w:rsidR="00714711" w:rsidRDefault="00714711" w:rsidP="00714711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  <w:sectPr w:rsidR="00714711" w:rsidSect="00AC24EA">
          <w:footerReference w:type="default" r:id="rId7"/>
          <w:pgSz w:w="11906" w:h="16838"/>
          <w:pgMar w:top="1701" w:right="1134" w:bottom="1701" w:left="1134" w:header="708" w:footer="708" w:gutter="0"/>
          <w:lnNumType w:countBy="1" w:restart="continuous"/>
          <w:cols w:space="708"/>
          <w:docGrid w:linePitch="360"/>
        </w:sectPr>
      </w:pPr>
    </w:p>
    <w:p w14:paraId="1DE363A1" w14:textId="7687BA59" w:rsidR="00714711" w:rsidRDefault="0000475E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</w:t>
      </w:r>
      <w:r w:rsidR="00194C10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T</w:t>
      </w:r>
      <w:r w:rsidR="00714711" w:rsidRPr="000B78E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ble 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>3</w:t>
      </w:r>
      <w:r w:rsidR="00714711" w:rsidRPr="000B78E3">
        <w:rPr>
          <w:rFonts w:ascii="Times New Roman" w:hAnsi="Times New Roman" w:cs="Times New Roman"/>
          <w:b/>
          <w:bCs/>
          <w:sz w:val="20"/>
          <w:szCs w:val="20"/>
          <w:lang w:val="en-US"/>
        </w:rPr>
        <w:t xml:space="preserve">. 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Crude incidence rates (</w:t>
      </w:r>
      <w:r w:rsidR="00714711" w:rsidRPr="004727C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R</w:t>
      </w:r>
      <w:r w:rsidR="007147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; per 1000 person-years) and adjusted incidence rate ratios (</w:t>
      </w:r>
      <w:r w:rsidR="00714711" w:rsidRPr="004727CC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IRR</w:t>
      </w:r>
      <w:r w:rsidR="007147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)</w:t>
      </w:r>
      <w:r w:rsidR="007147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*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for CVD, nephropathy, retinopathy, and amputation by </w:t>
      </w:r>
      <w:r w:rsidR="007147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comorbid and 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sociodemographic factors among individuals diagnosed with</w:t>
      </w:r>
      <w:r w:rsidR="007147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early-onset</w:t>
      </w:r>
      <w:r w:rsidR="00714711" w:rsidRPr="000B78E3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type 2 diabetes (18-45 years)</w:t>
      </w:r>
    </w:p>
    <w:p w14:paraId="77870EE1" w14:textId="77777777" w:rsidR="00A46094" w:rsidRPr="000B78E3" w:rsidRDefault="00A46094" w:rsidP="00714711">
      <w:pPr>
        <w:spacing w:after="0" w:line="240" w:lineRule="auto"/>
        <w:rPr>
          <w:rFonts w:ascii="Times New Roman" w:hAnsi="Times New Roman" w:cs="Times New Roman"/>
          <w:b/>
          <w:bCs/>
          <w:sz w:val="20"/>
          <w:szCs w:val="20"/>
          <w:lang w:val="en-US"/>
        </w:rPr>
      </w:pPr>
    </w:p>
    <w:tbl>
      <w:tblPr>
        <w:tblStyle w:val="Tabel-Gitter"/>
        <w:tblW w:w="14164" w:type="dxa"/>
        <w:tblLayout w:type="fixed"/>
        <w:tblLook w:val="04A0" w:firstRow="1" w:lastRow="0" w:firstColumn="1" w:lastColumn="0" w:noHBand="0" w:noVBand="1"/>
      </w:tblPr>
      <w:tblGrid>
        <w:gridCol w:w="1696"/>
        <w:gridCol w:w="779"/>
        <w:gridCol w:w="779"/>
        <w:gridCol w:w="779"/>
        <w:gridCol w:w="780"/>
        <w:gridCol w:w="779"/>
        <w:gridCol w:w="779"/>
        <w:gridCol w:w="779"/>
        <w:gridCol w:w="780"/>
        <w:gridCol w:w="779"/>
        <w:gridCol w:w="779"/>
        <w:gridCol w:w="779"/>
        <w:gridCol w:w="780"/>
        <w:gridCol w:w="779"/>
        <w:gridCol w:w="779"/>
        <w:gridCol w:w="779"/>
        <w:gridCol w:w="780"/>
      </w:tblGrid>
      <w:tr w:rsidR="00714711" w:rsidRPr="00266115" w14:paraId="7D8884F5" w14:textId="77777777" w:rsidTr="00924B29">
        <w:trPr>
          <w:trHeight w:val="277"/>
        </w:trPr>
        <w:tc>
          <w:tcPr>
            <w:tcW w:w="1696" w:type="dxa"/>
            <w:noWrap/>
          </w:tcPr>
          <w:p w14:paraId="3771D9F3" w14:textId="77777777" w:rsidR="00714711" w:rsidRPr="005F512D" w:rsidRDefault="00714711" w:rsidP="00924B2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3117" w:type="dxa"/>
            <w:gridSpan w:val="4"/>
          </w:tcPr>
          <w:p w14:paraId="25C31D8A" w14:textId="77777777" w:rsidR="00714711" w:rsidRPr="00720D7E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VD</w:t>
            </w:r>
          </w:p>
        </w:tc>
        <w:tc>
          <w:tcPr>
            <w:tcW w:w="3117" w:type="dxa"/>
            <w:gridSpan w:val="4"/>
          </w:tcPr>
          <w:p w14:paraId="4950FDF1" w14:textId="77777777" w:rsidR="00714711" w:rsidRPr="00720D7E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Nephropathy </w:t>
            </w:r>
          </w:p>
        </w:tc>
        <w:tc>
          <w:tcPr>
            <w:tcW w:w="3117" w:type="dxa"/>
            <w:gridSpan w:val="4"/>
          </w:tcPr>
          <w:p w14:paraId="432AD2FA" w14:textId="77777777" w:rsidR="00714711" w:rsidRPr="00720D7E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Retinopathy</w:t>
            </w:r>
          </w:p>
        </w:tc>
        <w:tc>
          <w:tcPr>
            <w:tcW w:w="3117" w:type="dxa"/>
            <w:gridSpan w:val="4"/>
          </w:tcPr>
          <w:p w14:paraId="5CECA526" w14:textId="77777777" w:rsidR="00714711" w:rsidRPr="00720D7E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Amputation</w:t>
            </w:r>
          </w:p>
        </w:tc>
      </w:tr>
      <w:tr w:rsidR="00714711" w:rsidRPr="00266115" w14:paraId="2DDD9DCF" w14:textId="77777777" w:rsidTr="00924B29">
        <w:trPr>
          <w:trHeight w:val="277"/>
        </w:trPr>
        <w:tc>
          <w:tcPr>
            <w:tcW w:w="1696" w:type="dxa"/>
            <w:noWrap/>
          </w:tcPr>
          <w:p w14:paraId="7961A941" w14:textId="77777777" w:rsidR="00714711" w:rsidRPr="005F512D" w:rsidRDefault="00714711" w:rsidP="00924B2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1558" w:type="dxa"/>
            <w:gridSpan w:val="2"/>
          </w:tcPr>
          <w:p w14:paraId="32A7255D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Women </w:t>
            </w:r>
          </w:p>
        </w:tc>
        <w:tc>
          <w:tcPr>
            <w:tcW w:w="1559" w:type="dxa"/>
            <w:gridSpan w:val="2"/>
          </w:tcPr>
          <w:p w14:paraId="51513946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Men </w:t>
            </w:r>
          </w:p>
        </w:tc>
        <w:tc>
          <w:tcPr>
            <w:tcW w:w="1558" w:type="dxa"/>
            <w:gridSpan w:val="2"/>
          </w:tcPr>
          <w:p w14:paraId="340F2020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Women</w:t>
            </w:r>
          </w:p>
        </w:tc>
        <w:tc>
          <w:tcPr>
            <w:tcW w:w="1559" w:type="dxa"/>
            <w:gridSpan w:val="2"/>
          </w:tcPr>
          <w:p w14:paraId="43504278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Men</w:t>
            </w:r>
          </w:p>
        </w:tc>
        <w:tc>
          <w:tcPr>
            <w:tcW w:w="1558" w:type="dxa"/>
            <w:gridSpan w:val="2"/>
          </w:tcPr>
          <w:p w14:paraId="7912BD12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Women </w:t>
            </w:r>
          </w:p>
        </w:tc>
        <w:tc>
          <w:tcPr>
            <w:tcW w:w="1559" w:type="dxa"/>
            <w:gridSpan w:val="2"/>
          </w:tcPr>
          <w:p w14:paraId="5EEC66AE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Men</w:t>
            </w:r>
          </w:p>
        </w:tc>
        <w:tc>
          <w:tcPr>
            <w:tcW w:w="1558" w:type="dxa"/>
            <w:gridSpan w:val="2"/>
          </w:tcPr>
          <w:p w14:paraId="2E2C06E4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Women </w:t>
            </w:r>
          </w:p>
        </w:tc>
        <w:tc>
          <w:tcPr>
            <w:tcW w:w="1559" w:type="dxa"/>
            <w:gridSpan w:val="2"/>
          </w:tcPr>
          <w:p w14:paraId="6A111EF5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Men </w:t>
            </w:r>
          </w:p>
        </w:tc>
      </w:tr>
      <w:tr w:rsidR="00714711" w:rsidRPr="00266115" w14:paraId="3E2DFAA8" w14:textId="77777777" w:rsidTr="00924B29">
        <w:trPr>
          <w:trHeight w:val="277"/>
        </w:trPr>
        <w:tc>
          <w:tcPr>
            <w:tcW w:w="1696" w:type="dxa"/>
            <w:noWrap/>
          </w:tcPr>
          <w:p w14:paraId="29FBCAE5" w14:textId="77777777" w:rsidR="00714711" w:rsidRPr="005F512D" w:rsidRDefault="00714711" w:rsidP="00924B2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en-US" w:eastAsia="da-DK"/>
              </w:rPr>
            </w:pPr>
          </w:p>
        </w:tc>
        <w:tc>
          <w:tcPr>
            <w:tcW w:w="1558" w:type="dxa"/>
            <w:gridSpan w:val="2"/>
          </w:tcPr>
          <w:p w14:paraId="3BA36B9D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4837 events / 178815.7 PY</w:t>
            </w:r>
          </w:p>
        </w:tc>
        <w:tc>
          <w:tcPr>
            <w:tcW w:w="1559" w:type="dxa"/>
            <w:gridSpan w:val="2"/>
          </w:tcPr>
          <w:p w14:paraId="07643743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6485 events / 214894.1 PY</w:t>
            </w:r>
          </w:p>
        </w:tc>
        <w:tc>
          <w:tcPr>
            <w:tcW w:w="1558" w:type="dxa"/>
            <w:gridSpan w:val="2"/>
          </w:tcPr>
          <w:p w14:paraId="2AA8B4EC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1802 events / 210568.9 PY</w:t>
            </w:r>
          </w:p>
        </w:tc>
        <w:tc>
          <w:tcPr>
            <w:tcW w:w="1559" w:type="dxa"/>
            <w:gridSpan w:val="2"/>
          </w:tcPr>
          <w:p w14:paraId="25318253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2254 events / 257564.8 PY</w:t>
            </w:r>
          </w:p>
        </w:tc>
        <w:tc>
          <w:tcPr>
            <w:tcW w:w="1558" w:type="dxa"/>
            <w:gridSpan w:val="2"/>
          </w:tcPr>
          <w:p w14:paraId="776173A7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916 events / 213183.6 PY</w:t>
            </w:r>
          </w:p>
        </w:tc>
        <w:tc>
          <w:tcPr>
            <w:tcW w:w="1559" w:type="dxa"/>
            <w:gridSpan w:val="2"/>
          </w:tcPr>
          <w:p w14:paraId="709ED523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1658 events / </w:t>
            </w:r>
          </w:p>
          <w:p w14:paraId="18638924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256564.4 PY</w:t>
            </w:r>
          </w:p>
        </w:tc>
        <w:tc>
          <w:tcPr>
            <w:tcW w:w="1558" w:type="dxa"/>
            <w:gridSpan w:val="2"/>
          </w:tcPr>
          <w:p w14:paraId="3D90F36F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181 events / </w:t>
            </w:r>
          </w:p>
          <w:p w14:paraId="7CD7BC7E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>217963.2</w:t>
            </w:r>
          </w:p>
        </w:tc>
        <w:tc>
          <w:tcPr>
            <w:tcW w:w="1559" w:type="dxa"/>
            <w:gridSpan w:val="2"/>
          </w:tcPr>
          <w:p w14:paraId="7B671F70" w14:textId="77777777" w:rsidR="00714711" w:rsidRPr="00C925A2" w:rsidRDefault="00714711" w:rsidP="00924B29">
            <w:pPr>
              <w:jc w:val="center"/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624 events / </w:t>
            </w:r>
            <w:r w:rsidRPr="00C925A2">
              <w:rPr>
                <w:rFonts w:ascii="Times New Roman" w:hAnsi="Times New Roman"/>
                <w:sz w:val="20"/>
                <w:lang w:val="en-US"/>
              </w:rPr>
              <w:t>264442.8</w:t>
            </w:r>
            <w:r w:rsidRPr="00C925A2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</w:t>
            </w:r>
          </w:p>
        </w:tc>
      </w:tr>
      <w:tr w:rsidR="00714711" w:rsidRPr="00561B54" w14:paraId="6F48EC59" w14:textId="77777777" w:rsidTr="00924B29">
        <w:trPr>
          <w:trHeight w:val="277"/>
        </w:trPr>
        <w:tc>
          <w:tcPr>
            <w:tcW w:w="1696" w:type="dxa"/>
            <w:noWrap/>
          </w:tcPr>
          <w:p w14:paraId="04F5D953" w14:textId="77777777" w:rsidR="00714711" w:rsidRPr="00720D7E" w:rsidRDefault="00714711" w:rsidP="00924B29">
            <w:pPr>
              <w:jc w:val="center"/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69EF3E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7AFFF24E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79" w:type="dxa"/>
          </w:tcPr>
          <w:p w14:paraId="47FF912C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R</w:t>
            </w:r>
          </w:p>
          <w:p w14:paraId="3271221F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3936D0A2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06EEBABC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80" w:type="dxa"/>
          </w:tcPr>
          <w:p w14:paraId="0F7E76A5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R</w:t>
            </w:r>
          </w:p>
          <w:p w14:paraId="019A6233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1AB5F23B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511A81A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79" w:type="dxa"/>
          </w:tcPr>
          <w:p w14:paraId="00EC95D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R</w:t>
            </w:r>
          </w:p>
          <w:p w14:paraId="0F3CEA5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2EF6DCE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4F857254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80" w:type="dxa"/>
          </w:tcPr>
          <w:p w14:paraId="4D7FF1FE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R</w:t>
            </w:r>
          </w:p>
          <w:p w14:paraId="40738DF7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2C1A1DC4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00F4A44D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79" w:type="dxa"/>
          </w:tcPr>
          <w:p w14:paraId="444FC503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IRR </w:t>
            </w:r>
          </w:p>
          <w:p w14:paraId="4345CFEB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684648C7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6B62F56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80" w:type="dxa"/>
          </w:tcPr>
          <w:p w14:paraId="4E6D349A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IRR 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4E87DD2C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4D3CCA09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79" w:type="dxa"/>
          </w:tcPr>
          <w:p w14:paraId="301F8813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IRR 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  <w:tc>
          <w:tcPr>
            <w:tcW w:w="779" w:type="dxa"/>
          </w:tcPr>
          <w:p w14:paraId="44B3FB59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IR</w:t>
            </w:r>
          </w:p>
          <w:p w14:paraId="47BE52E2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(95% CI)</w:t>
            </w:r>
          </w:p>
        </w:tc>
        <w:tc>
          <w:tcPr>
            <w:tcW w:w="780" w:type="dxa"/>
          </w:tcPr>
          <w:p w14:paraId="6B7E81DD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IRR (95% </w:t>
            </w:r>
            <w:proofErr w:type="gramStart"/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CI)*</w:t>
            </w:r>
            <w:proofErr w:type="gramEnd"/>
          </w:p>
        </w:tc>
      </w:tr>
      <w:tr w:rsidR="00714711" w:rsidRPr="00561B54" w14:paraId="44AC4F5E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5BA0164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Overall</w:t>
            </w:r>
          </w:p>
        </w:tc>
        <w:tc>
          <w:tcPr>
            <w:tcW w:w="779" w:type="dxa"/>
          </w:tcPr>
          <w:p w14:paraId="27839D0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27.05 (26.3 - 27.82)</w:t>
            </w:r>
          </w:p>
        </w:tc>
        <w:tc>
          <w:tcPr>
            <w:tcW w:w="779" w:type="dxa"/>
          </w:tcPr>
          <w:p w14:paraId="7F2CCDD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4E1B4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30.18 (29.45 - 30.92)</w:t>
            </w:r>
          </w:p>
        </w:tc>
        <w:tc>
          <w:tcPr>
            <w:tcW w:w="780" w:type="dxa"/>
          </w:tcPr>
          <w:p w14:paraId="11CEF0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AE482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B6E3C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F013A0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D1CBAF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23DA96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629921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7B5441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00255F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4A99BC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9C93B0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7E9E49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2F444E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0046B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80" w:type="dxa"/>
          </w:tcPr>
          <w:p w14:paraId="3497F55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1F41EB95" w14:textId="77777777" w:rsidTr="00924B29">
        <w:trPr>
          <w:trHeight w:val="437"/>
        </w:trPr>
        <w:tc>
          <w:tcPr>
            <w:tcW w:w="1696" w:type="dxa"/>
            <w:noWrap/>
          </w:tcPr>
          <w:p w14:paraId="216DA28A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Education level</w:t>
            </w:r>
          </w:p>
        </w:tc>
        <w:tc>
          <w:tcPr>
            <w:tcW w:w="779" w:type="dxa"/>
          </w:tcPr>
          <w:p w14:paraId="0601565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C5AD32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36431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75C51E2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623D38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776D5F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4FAF1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1A19DD4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D4A7D9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DC0649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8E0D0C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23B516F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53DD01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F644F6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6470ED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0F11219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4ABE516E" w14:textId="77777777" w:rsidTr="00924B29">
        <w:trPr>
          <w:trHeight w:val="437"/>
        </w:trPr>
        <w:tc>
          <w:tcPr>
            <w:tcW w:w="1696" w:type="dxa"/>
            <w:noWrap/>
          </w:tcPr>
          <w:p w14:paraId="3EF76B2D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Low</w:t>
            </w:r>
          </w:p>
        </w:tc>
        <w:tc>
          <w:tcPr>
            <w:tcW w:w="779" w:type="dxa"/>
          </w:tcPr>
          <w:p w14:paraId="34D772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840C6E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81B70F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FCAC1C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077B7C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7BD2C6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021A16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53AD5A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D230F3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50C20A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D4E694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42ADB1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B23973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1F6DB42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EA466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13F84B8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776BEB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17FDE5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1821B6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762302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CDE646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6997044C" w14:textId="77777777" w:rsidTr="00924B29">
        <w:trPr>
          <w:trHeight w:val="437"/>
        </w:trPr>
        <w:tc>
          <w:tcPr>
            <w:tcW w:w="1696" w:type="dxa"/>
            <w:noWrap/>
          </w:tcPr>
          <w:p w14:paraId="0246C18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Medium</w:t>
            </w:r>
          </w:p>
        </w:tc>
        <w:tc>
          <w:tcPr>
            <w:tcW w:w="779" w:type="dxa"/>
          </w:tcPr>
          <w:p w14:paraId="6F7B265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27AD0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CA4F53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F60DD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22FCDB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EF35A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- </w:t>
            </w:r>
          </w:p>
          <w:p w14:paraId="18D6ED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850E5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28F167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65DC27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5FB783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B4006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24F46F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66173E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3A925E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B203B2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E8B1DE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A0686E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772F68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067ACD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45ECF9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44E5D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5E021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A8382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243868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38C081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E1F0C2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82338E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A4A908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6AE73038" w14:textId="77777777" w:rsidTr="00924B29">
        <w:trPr>
          <w:trHeight w:val="437"/>
        </w:trPr>
        <w:tc>
          <w:tcPr>
            <w:tcW w:w="1696" w:type="dxa"/>
            <w:noWrap/>
          </w:tcPr>
          <w:p w14:paraId="618CCA79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High</w:t>
            </w:r>
          </w:p>
        </w:tc>
        <w:tc>
          <w:tcPr>
            <w:tcW w:w="779" w:type="dxa"/>
          </w:tcPr>
          <w:p w14:paraId="71406F4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FF8EEA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BE82EA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5524FB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1C8651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6FDBD04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ED1AC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CD4793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E3AA8A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B6472D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797A0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EE28C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433E1A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565EDB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25D31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C452D5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4E99C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1370C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7EACF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62468E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DD874B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401E5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7D2E28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04804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5F367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5E8990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7440FD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91F901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08108017" w14:textId="77777777" w:rsidTr="00924B29">
        <w:trPr>
          <w:trHeight w:val="437"/>
        </w:trPr>
        <w:tc>
          <w:tcPr>
            <w:tcW w:w="1696" w:type="dxa"/>
            <w:noWrap/>
          </w:tcPr>
          <w:p w14:paraId="4231D632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Income quintiles </w:t>
            </w:r>
          </w:p>
        </w:tc>
        <w:tc>
          <w:tcPr>
            <w:tcW w:w="779" w:type="dxa"/>
          </w:tcPr>
          <w:p w14:paraId="0CF30DC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363C44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56D10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4425FB5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02721E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84D503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90B6D5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566F0B6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D157C5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C4FA3C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64A7CC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02A1D1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4F5F5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AE8464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BDD506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7462A99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3A4F8B92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7C0EA6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1 (lowest)</w:t>
            </w:r>
          </w:p>
        </w:tc>
        <w:tc>
          <w:tcPr>
            <w:tcW w:w="779" w:type="dxa"/>
          </w:tcPr>
          <w:p w14:paraId="5913AD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2E1516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8FC22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80" w:type="dxa"/>
          </w:tcPr>
          <w:p w14:paraId="7BB5F3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E449EEE" w14:textId="77777777" w:rsidR="00714711" w:rsidRPr="00720D7E" w:rsidRDefault="00714711" w:rsidP="00924B29">
            <w:pPr>
              <w:rPr>
                <w:rFonts w:ascii="Times New Roman" w:hAnsi="Times New Roman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7.13 – 8.88) </w:t>
            </w:r>
          </w:p>
        </w:tc>
        <w:tc>
          <w:tcPr>
            <w:tcW w:w="779" w:type="dxa"/>
          </w:tcPr>
          <w:p w14:paraId="7991D9F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B63B9D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6BDD302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F8DAA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18E50C1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60CBA7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159923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44A0F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5830813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7D957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808FD0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BDFD4E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4F86AB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92256B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56607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63E2CF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643CA420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18AA2E5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2</w:t>
            </w:r>
          </w:p>
        </w:tc>
        <w:tc>
          <w:tcPr>
            <w:tcW w:w="779" w:type="dxa"/>
          </w:tcPr>
          <w:p w14:paraId="53C092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1DBA68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  <w:p w14:paraId="1342E5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)</w:t>
            </w:r>
          </w:p>
        </w:tc>
        <w:tc>
          <w:tcPr>
            <w:tcW w:w="779" w:type="dxa"/>
          </w:tcPr>
          <w:p w14:paraId="0875879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FDE86B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6E2E76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8.6 – 10.32)</w:t>
            </w:r>
          </w:p>
        </w:tc>
        <w:tc>
          <w:tcPr>
            <w:tcW w:w="779" w:type="dxa"/>
          </w:tcPr>
          <w:p w14:paraId="39D555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4845C61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7CC2E5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F1A102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5EB69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032869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06B575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10336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35905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94601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DBF52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2FDD8FA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1DC40F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59B470D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A5A85C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DCC20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B08BC1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3924076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63E01B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3D3D1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013FCD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49D750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59C8E66F" w14:textId="77777777" w:rsidTr="00924B29">
        <w:trPr>
          <w:trHeight w:val="88"/>
        </w:trPr>
        <w:tc>
          <w:tcPr>
            <w:tcW w:w="1696" w:type="dxa"/>
            <w:noWrap/>
            <w:hideMark/>
          </w:tcPr>
          <w:p w14:paraId="05713A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lastRenderedPageBreak/>
              <w:t xml:space="preserve">     3</w:t>
            </w:r>
          </w:p>
        </w:tc>
        <w:tc>
          <w:tcPr>
            <w:tcW w:w="779" w:type="dxa"/>
          </w:tcPr>
          <w:p w14:paraId="63E179F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C10BAA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8D605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5AFB86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14177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7.76 – 9.5)</w:t>
            </w:r>
          </w:p>
        </w:tc>
        <w:tc>
          <w:tcPr>
            <w:tcW w:w="779" w:type="dxa"/>
          </w:tcPr>
          <w:p w14:paraId="179C973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D60BF0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38CC73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AC4071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D4FC87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8CADE1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9B6F6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B0E92F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9298C5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9F9A1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8B47DD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F4B931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157B7B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D2FF5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3DD5EF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E911CB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0089E4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5AC1F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74BA19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B82A2E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DAF4BC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58FC154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460948AB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0B3D1F8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4</w:t>
            </w:r>
          </w:p>
        </w:tc>
        <w:tc>
          <w:tcPr>
            <w:tcW w:w="779" w:type="dxa"/>
          </w:tcPr>
          <w:p w14:paraId="42EEFA1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4FC6C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2E2883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80" w:type="dxa"/>
          </w:tcPr>
          <w:p w14:paraId="0790452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4B9B2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7.13 – 9.06)</w:t>
            </w:r>
          </w:p>
        </w:tc>
        <w:tc>
          <w:tcPr>
            <w:tcW w:w="779" w:type="dxa"/>
          </w:tcPr>
          <w:p w14:paraId="22F712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B887B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E076D3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DF5DEA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C6C6AD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64A90D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5A37BC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BD105F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CDED23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B342B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B684B7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B23D4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8AE058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71731A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FD7FE0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C3914C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4DF060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AF674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BD6F9A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133F7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1A9B03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45D98D2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5B42A561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6D359B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5</w:t>
            </w:r>
          </w:p>
        </w:tc>
        <w:tc>
          <w:tcPr>
            <w:tcW w:w="779" w:type="dxa"/>
          </w:tcPr>
          <w:p w14:paraId="3CA496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139002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2C8747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F2818C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04C2CB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7.51 – 10.19)</w:t>
            </w:r>
          </w:p>
        </w:tc>
        <w:tc>
          <w:tcPr>
            <w:tcW w:w="779" w:type="dxa"/>
          </w:tcPr>
          <w:p w14:paraId="355C43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FA292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AEC4EF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69D452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A7295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8D3A46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A57685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64A0E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21FB4C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56696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B9DEC7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484557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3CF625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5FD631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4CFA3B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CC800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FBEFC4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CE220D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A11BBA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558EBA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F564F4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3D2BFAD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40D2FA9F" w14:textId="77777777" w:rsidTr="00924B29">
        <w:trPr>
          <w:trHeight w:val="277"/>
        </w:trPr>
        <w:tc>
          <w:tcPr>
            <w:tcW w:w="1696" w:type="dxa"/>
            <w:noWrap/>
          </w:tcPr>
          <w:p w14:paraId="26CF5893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Employment</w:t>
            </w:r>
          </w:p>
        </w:tc>
        <w:tc>
          <w:tcPr>
            <w:tcW w:w="779" w:type="dxa"/>
          </w:tcPr>
          <w:p w14:paraId="7B85CD2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71D26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4484C3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34A159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CE193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4EFD7A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0319D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6A7FA3C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DBAEF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7744C5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3A12B1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68FE5BB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111068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533048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140EF4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03286C6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5D610F8E" w14:textId="77777777" w:rsidTr="00924B29">
        <w:trPr>
          <w:trHeight w:val="277"/>
        </w:trPr>
        <w:tc>
          <w:tcPr>
            <w:tcW w:w="1696" w:type="dxa"/>
            <w:noWrap/>
          </w:tcPr>
          <w:p w14:paraId="78E57D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 Employed/Studying</w:t>
            </w:r>
          </w:p>
        </w:tc>
        <w:tc>
          <w:tcPr>
            <w:tcW w:w="779" w:type="dxa"/>
            <w:vAlign w:val="bottom"/>
          </w:tcPr>
          <w:p w14:paraId="171D2A8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54F4EAF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  <w:vAlign w:val="bottom"/>
          </w:tcPr>
          <w:p w14:paraId="52E7A80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C24FBC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1DB5A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719B7D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0AF02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Ref. </w:t>
            </w:r>
          </w:p>
        </w:tc>
        <w:tc>
          <w:tcPr>
            <w:tcW w:w="779" w:type="dxa"/>
          </w:tcPr>
          <w:p w14:paraId="351145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2B35AA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5AA7BA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857C48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A1AAA8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C0E09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17D9D5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 7.04)</w:t>
            </w:r>
          </w:p>
        </w:tc>
        <w:tc>
          <w:tcPr>
            <w:tcW w:w="780" w:type="dxa"/>
          </w:tcPr>
          <w:p w14:paraId="3B0A3B9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129C1A8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9B228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2D8BF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20489B6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C7F8FB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4BA627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06137DA3" w14:textId="77777777" w:rsidTr="00924B29">
        <w:trPr>
          <w:trHeight w:val="277"/>
        </w:trPr>
        <w:tc>
          <w:tcPr>
            <w:tcW w:w="1696" w:type="dxa"/>
            <w:noWrap/>
          </w:tcPr>
          <w:p w14:paraId="6F9E92A0" w14:textId="6666682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Not employed</w:t>
            </w:r>
          </w:p>
        </w:tc>
        <w:tc>
          <w:tcPr>
            <w:tcW w:w="779" w:type="dxa"/>
            <w:vAlign w:val="bottom"/>
          </w:tcPr>
          <w:p w14:paraId="316BEE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4A4A23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  <w:vAlign w:val="bottom"/>
          </w:tcPr>
          <w:p w14:paraId="0AF0849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81BF99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443C49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6D8C1E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4944D1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85DEA0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5E71E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E7F663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8805ED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FC2127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34AAB2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294EE2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681391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67808E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5FABF8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F9201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3F5E967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ABF0D8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E76B3A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AD716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875479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6482A0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981DF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6570DF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4C00D4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6C963D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708C25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262DCB26" w14:textId="77777777" w:rsidTr="00924B29">
        <w:trPr>
          <w:trHeight w:val="277"/>
        </w:trPr>
        <w:tc>
          <w:tcPr>
            <w:tcW w:w="1696" w:type="dxa"/>
            <w:noWrap/>
          </w:tcPr>
          <w:p w14:paraId="34C7926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Marital status </w:t>
            </w:r>
          </w:p>
        </w:tc>
        <w:tc>
          <w:tcPr>
            <w:tcW w:w="779" w:type="dxa"/>
          </w:tcPr>
          <w:p w14:paraId="67478D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F1E512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91C8B9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2723860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8D8BB0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D8B5C7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666730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5356D54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5414F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758CFC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3CAD0FA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563D55C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0A1169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5914862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036B9E9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52AF326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</w:tr>
      <w:tr w:rsidR="00714711" w:rsidRPr="00561B54" w14:paraId="6EAC6E48" w14:textId="77777777" w:rsidTr="00924B29">
        <w:trPr>
          <w:trHeight w:val="277"/>
        </w:trPr>
        <w:tc>
          <w:tcPr>
            <w:tcW w:w="1696" w:type="dxa"/>
            <w:noWrap/>
          </w:tcPr>
          <w:p w14:paraId="45D744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 Married/Partnership</w:t>
            </w:r>
          </w:p>
        </w:tc>
        <w:tc>
          <w:tcPr>
            <w:tcW w:w="779" w:type="dxa"/>
          </w:tcPr>
          <w:p w14:paraId="6E7CF77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B2D89B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2D09C97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80" w:type="dxa"/>
          </w:tcPr>
          <w:p w14:paraId="6B83923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18DC8C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75BA6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21E990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AE1625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3871B7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135B66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4A3E8F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F2CE0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27B85A6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66721EE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3176D5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4C96C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E4709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63345B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806390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1C76A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A558A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3A1F7EE9" w14:textId="77777777" w:rsidTr="00924B29">
        <w:trPr>
          <w:trHeight w:val="277"/>
        </w:trPr>
        <w:tc>
          <w:tcPr>
            <w:tcW w:w="1696" w:type="dxa"/>
            <w:noWrap/>
          </w:tcPr>
          <w:p w14:paraId="680FB59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  Divorced/widowed </w:t>
            </w:r>
          </w:p>
        </w:tc>
        <w:tc>
          <w:tcPr>
            <w:tcW w:w="779" w:type="dxa"/>
          </w:tcPr>
          <w:p w14:paraId="3DB56DC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7441D0B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BF12A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DE888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CDAAEE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C7427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F2724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BAB9F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21A05E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B61E03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4E266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C8DDC3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946612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C0AFFD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D04FA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30BBB5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41F28E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4A715BD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9DD483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927F1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C74D3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8EBDA5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B233B6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1AAC0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EA4DF8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62108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C5A8AF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892FDC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584F5E00" w14:textId="77777777" w:rsidTr="00924B29">
        <w:trPr>
          <w:trHeight w:val="277"/>
        </w:trPr>
        <w:tc>
          <w:tcPr>
            <w:tcW w:w="1696" w:type="dxa"/>
            <w:noWrap/>
          </w:tcPr>
          <w:p w14:paraId="6554779A" w14:textId="786F81D9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Single</w:t>
            </w:r>
          </w:p>
        </w:tc>
        <w:tc>
          <w:tcPr>
            <w:tcW w:w="779" w:type="dxa"/>
          </w:tcPr>
          <w:p w14:paraId="747D294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0A697C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219DD0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54020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837D2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09DB3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06EA8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D60A1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F1D9EA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E5C2E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163851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1F534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6E12E0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7AF625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E5B718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51E1E8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F870C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AF269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</w:p>
          <w:p w14:paraId="10CF273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</w:p>
        </w:tc>
        <w:tc>
          <w:tcPr>
            <w:tcW w:w="780" w:type="dxa"/>
          </w:tcPr>
          <w:p w14:paraId="7621361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325C00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A4520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908BC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F224B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1A560B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07C8B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510BA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DC010F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C58DE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794E4D90" w14:textId="77777777" w:rsidTr="00924B29">
        <w:trPr>
          <w:trHeight w:val="277"/>
        </w:trPr>
        <w:tc>
          <w:tcPr>
            <w:tcW w:w="1696" w:type="dxa"/>
            <w:noWrap/>
          </w:tcPr>
          <w:p w14:paraId="77D60C0D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Region of residence </w:t>
            </w:r>
          </w:p>
        </w:tc>
        <w:tc>
          <w:tcPr>
            <w:tcW w:w="779" w:type="dxa"/>
          </w:tcPr>
          <w:p w14:paraId="699937B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5FA93F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90A23B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450939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DE69D0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321E4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652E06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547823D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003C71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BF8E0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25D5A5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103F63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ACFB2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CEE2C6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82984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0BBD54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596B77B2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4C027B28" w14:textId="1F3C56C9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Capital Region of Denmark</w:t>
            </w:r>
          </w:p>
        </w:tc>
        <w:tc>
          <w:tcPr>
            <w:tcW w:w="779" w:type="dxa"/>
          </w:tcPr>
          <w:p w14:paraId="163B927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66E860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919314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684767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12C18E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692BA1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5FA87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72891D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A6EE94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BF70C6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FA472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2D184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0AC337E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E4411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46E95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1650CA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CA2D31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88AE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FA90C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35C2CD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23152A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93CB7F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0DE7BDF7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0ADBBB2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lastRenderedPageBreak/>
              <w:t xml:space="preserve">    Central Denmark Region</w:t>
            </w:r>
          </w:p>
        </w:tc>
        <w:tc>
          <w:tcPr>
            <w:tcW w:w="779" w:type="dxa"/>
          </w:tcPr>
          <w:p w14:paraId="2AA6EE8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61198F7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CA129E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DD0ADA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9A29E6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EA2F0B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BF9718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B8501B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8A0844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0FE8E4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0A5ED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8A466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608880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05798A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B87771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6F15B7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44ECC7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  <w:p w14:paraId="3E0671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8387E0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A4728E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6F8403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CC551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8DC55A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7CF04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BDDD6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88B2EB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E8D178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5CD3E9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6587B338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0E6F77A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North Denmark Region</w:t>
            </w:r>
          </w:p>
        </w:tc>
        <w:tc>
          <w:tcPr>
            <w:tcW w:w="779" w:type="dxa"/>
          </w:tcPr>
          <w:p w14:paraId="654E5A7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09F0AF4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180941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CBE7F7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32CBF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6C66DD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570B98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08B5E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DB0178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784B9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9DB493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C94E5F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74677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56C6D0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BA0219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935EC4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4B6702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55FA6F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38F877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44CFF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8EDFE9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D4C8B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C9EB98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03FA5B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4C5302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BD422E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44AD0C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5374CB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150DB756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21F34C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Region of Southern Denmark</w:t>
            </w:r>
          </w:p>
        </w:tc>
        <w:tc>
          <w:tcPr>
            <w:tcW w:w="779" w:type="dxa"/>
          </w:tcPr>
          <w:p w14:paraId="0DDCE0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33.24 (31.4 - 35.18)</w:t>
            </w:r>
          </w:p>
        </w:tc>
        <w:tc>
          <w:tcPr>
            <w:tcW w:w="779" w:type="dxa"/>
          </w:tcPr>
          <w:p w14:paraId="6D95966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1.28 (1.19 - 1.38)</w:t>
            </w:r>
          </w:p>
        </w:tc>
        <w:tc>
          <w:tcPr>
            <w:tcW w:w="779" w:type="dxa"/>
          </w:tcPr>
          <w:p w14:paraId="1EB7E29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32.57 (30.93 - 34.29)</w:t>
            </w:r>
          </w:p>
        </w:tc>
        <w:tc>
          <w:tcPr>
            <w:tcW w:w="780" w:type="dxa"/>
          </w:tcPr>
          <w:p w14:paraId="0F7D317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sz w:val="20"/>
                <w:lang w:val="en-US"/>
              </w:rPr>
              <w:t>1.09 (1.02 - 1.17)</w:t>
            </w:r>
          </w:p>
        </w:tc>
        <w:tc>
          <w:tcPr>
            <w:tcW w:w="779" w:type="dxa"/>
          </w:tcPr>
          <w:p w14:paraId="50DEB3C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AA409E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21C9B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E7D49F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78B161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DDA70C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024692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FE2596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98D922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72C96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49DEAC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945A6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02072A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17DBA49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045537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9F378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D21D3D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5C9AA5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4998CE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1BF289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D8555A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F3349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D8AF9A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799097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2CA4858C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4A3F173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Region Zealand</w:t>
            </w:r>
          </w:p>
        </w:tc>
        <w:tc>
          <w:tcPr>
            <w:tcW w:w="779" w:type="dxa"/>
          </w:tcPr>
          <w:p w14:paraId="7169681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3CA805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AAB332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4D5F7A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F8B442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CC318C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39AB7D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18B0D9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E944D7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A6BB2C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0B573A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C218E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E76DC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0E665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1C919F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AF6984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13DFEA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225EC1C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83DC8B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549D5E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C9F7B9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D565C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536D11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3009B8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95A5B2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A680FA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52E739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215E2A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0BE2A1F7" w14:textId="77777777" w:rsidTr="00924B29">
        <w:trPr>
          <w:trHeight w:val="277"/>
        </w:trPr>
        <w:tc>
          <w:tcPr>
            <w:tcW w:w="1696" w:type="dxa"/>
            <w:noWrap/>
          </w:tcPr>
          <w:p w14:paraId="3EA408C7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Region of origin </w:t>
            </w:r>
          </w:p>
        </w:tc>
        <w:tc>
          <w:tcPr>
            <w:tcW w:w="779" w:type="dxa"/>
          </w:tcPr>
          <w:p w14:paraId="35F1879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DECA3A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A4DE1D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28DD5E6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F7B6DD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D316B1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BE6C5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5F3E040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92DB5A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99E55C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A4CACA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1A88267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439362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1DEED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054B7F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7D2191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09088EDD" w14:textId="77777777" w:rsidTr="00924B29">
        <w:trPr>
          <w:trHeight w:val="277"/>
        </w:trPr>
        <w:tc>
          <w:tcPr>
            <w:tcW w:w="1696" w:type="dxa"/>
            <w:noWrap/>
          </w:tcPr>
          <w:p w14:paraId="106C416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Denmark</w:t>
            </w:r>
          </w:p>
        </w:tc>
        <w:tc>
          <w:tcPr>
            <w:tcW w:w="779" w:type="dxa"/>
          </w:tcPr>
          <w:p w14:paraId="241590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A48783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939CC5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96051E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F3335A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2A9F2C7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77A1D1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2BB9E6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2B7B5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CBE778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1FDA60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AD6545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B6EA7F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F2E42B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CC3135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2C8EF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5190638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B4687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BD9B28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9A251D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32B51F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FF36F7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2BA7836B" w14:textId="77777777" w:rsidTr="00924B29">
        <w:trPr>
          <w:trHeight w:val="277"/>
        </w:trPr>
        <w:tc>
          <w:tcPr>
            <w:tcW w:w="1696" w:type="dxa"/>
            <w:noWrap/>
          </w:tcPr>
          <w:p w14:paraId="285D6B3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African Region</w:t>
            </w:r>
          </w:p>
        </w:tc>
        <w:tc>
          <w:tcPr>
            <w:tcW w:w="779" w:type="dxa"/>
          </w:tcPr>
          <w:p w14:paraId="22E6AF9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6EA02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A8003B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C1C2CD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FF23E3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B4A216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5EFEFD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0D1D8E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D7B447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CFFC4E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B30D89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BF2AFA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849E24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57994C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44C925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89718D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7A0553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3CF1A4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D33341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0628B4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F87229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2E46492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5972333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80" w:type="dxa"/>
          </w:tcPr>
          <w:p w14:paraId="0D23A61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</w:tr>
      <w:tr w:rsidR="00714711" w:rsidRPr="00561B54" w14:paraId="1AA42110" w14:textId="77777777" w:rsidTr="00924B29">
        <w:trPr>
          <w:trHeight w:val="277"/>
        </w:trPr>
        <w:tc>
          <w:tcPr>
            <w:tcW w:w="1696" w:type="dxa"/>
            <w:noWrap/>
          </w:tcPr>
          <w:p w14:paraId="54696926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Eastern Mediterranean Region</w:t>
            </w:r>
          </w:p>
        </w:tc>
        <w:tc>
          <w:tcPr>
            <w:tcW w:w="779" w:type="dxa"/>
          </w:tcPr>
          <w:p w14:paraId="6AF3C95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58110F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3738F5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34EF9B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7CF882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FA7E8E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79E0B5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5257E9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A754D7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12A222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86C198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61C9C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2BBEE4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B0377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94D84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D7CD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AF7E09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270EC6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12A37E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BAFAF3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DE205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304AEF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5B8DD0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003F7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348941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26699D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528924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080074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672B4F85" w14:textId="77777777" w:rsidTr="00924B29">
        <w:trPr>
          <w:trHeight w:val="277"/>
        </w:trPr>
        <w:tc>
          <w:tcPr>
            <w:tcW w:w="1696" w:type="dxa"/>
            <w:noWrap/>
          </w:tcPr>
          <w:p w14:paraId="2595165D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European Region</w:t>
            </w:r>
          </w:p>
        </w:tc>
        <w:tc>
          <w:tcPr>
            <w:tcW w:w="779" w:type="dxa"/>
          </w:tcPr>
          <w:p w14:paraId="6387C66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AD418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5CACB3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FE41E8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D75124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F4B7F8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E67D49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053F64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01BF5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BB69A2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743C8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770C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838167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AC2FE2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59C91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27E47B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191A85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4BF41DA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6F222F7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D82C1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C4998E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7B574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CCFB0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6A1051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A4C0EB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2DCEB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04B29D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E90E19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319F596D" w14:textId="77777777" w:rsidTr="00924B29">
        <w:trPr>
          <w:trHeight w:val="277"/>
        </w:trPr>
        <w:tc>
          <w:tcPr>
            <w:tcW w:w="1696" w:type="dxa"/>
            <w:noWrap/>
          </w:tcPr>
          <w:p w14:paraId="03969037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Region of the Americas</w:t>
            </w:r>
          </w:p>
        </w:tc>
        <w:tc>
          <w:tcPr>
            <w:tcW w:w="779" w:type="dxa"/>
          </w:tcPr>
          <w:p w14:paraId="42273AD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60A028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910EC5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80" w:type="dxa"/>
          </w:tcPr>
          <w:p w14:paraId="194859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78FA9B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D6DC45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711292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8655D5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3BAC31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EDA7C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ED5075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88471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01B073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7F0404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6DF2E0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AF57F9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72D5EE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329FD9C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9738BA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0C15B0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4CD57A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4A8B28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6D4DC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F2E1B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6E929F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80" w:type="dxa"/>
          </w:tcPr>
          <w:p w14:paraId="59FBF2D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</w:tr>
      <w:tr w:rsidR="00714711" w:rsidRPr="00561B54" w14:paraId="09A4CB8D" w14:textId="77777777" w:rsidTr="00924B29">
        <w:trPr>
          <w:trHeight w:val="277"/>
        </w:trPr>
        <w:tc>
          <w:tcPr>
            <w:tcW w:w="1696" w:type="dxa"/>
            <w:noWrap/>
          </w:tcPr>
          <w:p w14:paraId="49367D18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 South-East Asia Region</w:t>
            </w:r>
          </w:p>
        </w:tc>
        <w:tc>
          <w:tcPr>
            <w:tcW w:w="779" w:type="dxa"/>
          </w:tcPr>
          <w:p w14:paraId="4A69DB0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5A04AF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0CE9DE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18D0BF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</w:t>
            </w:r>
          </w:p>
          <w:p w14:paraId="6B1133D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DFF738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C00A46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FAF64B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6B6EEB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2F1759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43A07A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143DED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3C9BEA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DA38B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61ED88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8664A3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73A64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640460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ACB3C6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1D92EA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3DFCAC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B7430A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337A6AA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7A5969B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33A944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9569A1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A6256B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61B54" w14:paraId="390F9F65" w14:textId="77777777" w:rsidTr="00924B29">
        <w:trPr>
          <w:trHeight w:val="277"/>
        </w:trPr>
        <w:tc>
          <w:tcPr>
            <w:tcW w:w="1696" w:type="dxa"/>
            <w:noWrap/>
          </w:tcPr>
          <w:p w14:paraId="12218E62" w14:textId="77777777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lastRenderedPageBreak/>
              <w:t xml:space="preserve">    Western Pacific Region</w:t>
            </w:r>
          </w:p>
        </w:tc>
        <w:tc>
          <w:tcPr>
            <w:tcW w:w="779" w:type="dxa"/>
          </w:tcPr>
          <w:p w14:paraId="2C5FF4E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8424D2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297B7B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16F2DB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0 </w:t>
            </w:r>
          </w:p>
          <w:p w14:paraId="1139773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4A003A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9B8E2C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4DFCBB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897483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EBAD8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122A49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9122B6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918A8E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21451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07FD75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374A1F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C770CB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30F13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6A3F3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ABC7C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C01E19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F375D0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9F9B2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5B49B4A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-</w:t>
            </w:r>
          </w:p>
        </w:tc>
        <w:tc>
          <w:tcPr>
            <w:tcW w:w="779" w:type="dxa"/>
          </w:tcPr>
          <w:p w14:paraId="35A5326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D8B864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CAB9BC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E84D5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551731" w14:paraId="26F77AA3" w14:textId="77777777" w:rsidTr="00924B29">
        <w:trPr>
          <w:trHeight w:val="277"/>
        </w:trPr>
        <w:tc>
          <w:tcPr>
            <w:tcW w:w="1696" w:type="dxa"/>
            <w:noWrap/>
          </w:tcPr>
          <w:p w14:paraId="2762A54F" w14:textId="0B4D347A" w:rsidR="00714711" w:rsidRPr="00720D7E" w:rsidRDefault="00714711" w:rsidP="00924B29">
            <w:pPr>
              <w:rPr>
                <w:rFonts w:ascii="Times New Roman" w:hAnsi="Times New Roman"/>
                <w:b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>Physical comorbidity</w:t>
            </w:r>
            <w:r w:rsidR="003B7241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 (CCI)</w:t>
            </w: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 </w:t>
            </w:r>
          </w:p>
        </w:tc>
        <w:tc>
          <w:tcPr>
            <w:tcW w:w="779" w:type="dxa"/>
          </w:tcPr>
          <w:p w14:paraId="0E6C835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3F790E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B7F924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681BF1B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13156C7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37EF3A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F957A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5493CAA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4D268D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570E04A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4FD686F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74047F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6BADA5C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7FBCCF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79" w:type="dxa"/>
          </w:tcPr>
          <w:p w14:paraId="097255F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  <w:tc>
          <w:tcPr>
            <w:tcW w:w="780" w:type="dxa"/>
          </w:tcPr>
          <w:p w14:paraId="0258E28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</w:p>
        </w:tc>
      </w:tr>
      <w:tr w:rsidR="00714711" w:rsidRPr="00561B54" w14:paraId="6E43C792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7F28830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None</w:t>
            </w:r>
          </w:p>
        </w:tc>
        <w:tc>
          <w:tcPr>
            <w:tcW w:w="779" w:type="dxa"/>
          </w:tcPr>
          <w:p w14:paraId="50377C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BBAEB6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CE4E99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4E126F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C9F6EB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B6694A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960C8E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2107BBF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0C2536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A06BFD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FFA1C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91CB29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CFBB44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2F40D4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651E52A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75512E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5C3F48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9889E2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927561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51EA52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3B343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F28E0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561B54" w14:paraId="08BEDDEC" w14:textId="77777777" w:rsidTr="00924B29">
        <w:trPr>
          <w:trHeight w:val="277"/>
        </w:trPr>
        <w:tc>
          <w:tcPr>
            <w:tcW w:w="1696" w:type="dxa"/>
            <w:noWrap/>
            <w:hideMark/>
          </w:tcPr>
          <w:p w14:paraId="394C1C5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Any</w:t>
            </w:r>
          </w:p>
        </w:tc>
        <w:tc>
          <w:tcPr>
            <w:tcW w:w="779" w:type="dxa"/>
          </w:tcPr>
          <w:p w14:paraId="37E8B3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) </w:t>
            </w:r>
          </w:p>
        </w:tc>
        <w:tc>
          <w:tcPr>
            <w:tcW w:w="779" w:type="dxa"/>
          </w:tcPr>
          <w:p w14:paraId="75423E9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96887B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33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0A2B555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B76C17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5E9465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13CCD2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4971E9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47C92F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A1E017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1C2B0AE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A4CE24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291B2C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A8384B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4286F17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DEB2B2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1E3D38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</w:p>
          <w:p w14:paraId="2C36EA1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1C02EF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4D721D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C3AC41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582B2E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2151E8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F40209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A301A7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27576D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F5C135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A5F655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  <w:tr w:rsidR="00714711" w:rsidRPr="00947EC1" w14:paraId="60B895CE" w14:textId="77777777" w:rsidTr="00924B29">
        <w:trPr>
          <w:trHeight w:val="277"/>
        </w:trPr>
        <w:tc>
          <w:tcPr>
            <w:tcW w:w="1696" w:type="dxa"/>
            <w:noWrap/>
          </w:tcPr>
          <w:p w14:paraId="1D54662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b/>
                <w:color w:val="000000"/>
                <w:sz w:val="20"/>
                <w:lang w:val="en-US"/>
              </w:rPr>
              <w:t xml:space="preserve">Severe mental illness (SMI) </w:t>
            </w:r>
          </w:p>
        </w:tc>
        <w:tc>
          <w:tcPr>
            <w:tcW w:w="779" w:type="dxa"/>
          </w:tcPr>
          <w:p w14:paraId="49DEA6BA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7DAF03E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3E34FEE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1223728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74ED8EF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589379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2CBAF4E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1B51817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20E11D6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7732E55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769444E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3123D16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4624DF3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0F9329E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79" w:type="dxa"/>
          </w:tcPr>
          <w:p w14:paraId="1BBC3BB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  <w:tc>
          <w:tcPr>
            <w:tcW w:w="780" w:type="dxa"/>
          </w:tcPr>
          <w:p w14:paraId="1F4CCF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</w:p>
        </w:tc>
      </w:tr>
      <w:tr w:rsidR="00714711" w:rsidRPr="00947EC1" w14:paraId="60ECBB7E" w14:textId="77777777" w:rsidTr="00924B29">
        <w:trPr>
          <w:trHeight w:val="277"/>
        </w:trPr>
        <w:tc>
          <w:tcPr>
            <w:tcW w:w="1696" w:type="dxa"/>
            <w:noWrap/>
          </w:tcPr>
          <w:p w14:paraId="2457F6D3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None</w:t>
            </w:r>
          </w:p>
        </w:tc>
        <w:tc>
          <w:tcPr>
            <w:tcW w:w="779" w:type="dxa"/>
          </w:tcPr>
          <w:p w14:paraId="5DA4C13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495162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368082D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B28E2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6A8530C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2ACD64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BA60E8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C893B7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7BB5B4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9A9E08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51863A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43B4D79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BC06DF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70466A1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861401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25E4615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4576F5C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FC0F0AB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7DDD49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  <w:tc>
          <w:tcPr>
            <w:tcW w:w="779" w:type="dxa"/>
          </w:tcPr>
          <w:p w14:paraId="0431AA7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064F8D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3CAA00C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Ref.</w:t>
            </w:r>
          </w:p>
        </w:tc>
      </w:tr>
      <w:tr w:rsidR="00714711" w:rsidRPr="00947EC1" w14:paraId="4E443704" w14:textId="77777777" w:rsidTr="00924B29">
        <w:trPr>
          <w:trHeight w:val="277"/>
        </w:trPr>
        <w:tc>
          <w:tcPr>
            <w:tcW w:w="1696" w:type="dxa"/>
            <w:noWrap/>
          </w:tcPr>
          <w:p w14:paraId="74E1B9E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  <w:lang w:val="en-US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  Any</w:t>
            </w:r>
          </w:p>
        </w:tc>
        <w:tc>
          <w:tcPr>
            <w:tcW w:w="779" w:type="dxa"/>
          </w:tcPr>
          <w:p w14:paraId="12A5805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7238CCF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81CE1C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70E371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5763E56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 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E64E39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F7C91D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18F2D6F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72DAC0E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E2E654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4EF7C7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286422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23A403F2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66381C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1A94BB1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26C970D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18FA89A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5E8073B5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4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0E3D9FF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9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402ECD0D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6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5E7D352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9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046CFEC6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58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6476B118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2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874C447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729ABA79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79" w:type="dxa"/>
          </w:tcPr>
          <w:p w14:paraId="34F09644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6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0CC16E2C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2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74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  <w:tc>
          <w:tcPr>
            <w:tcW w:w="780" w:type="dxa"/>
          </w:tcPr>
          <w:p w14:paraId="73AC3BB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(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0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8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 xml:space="preserve"> -</w:t>
            </w:r>
          </w:p>
          <w:p w14:paraId="317AC780" w14:textId="77777777" w:rsidR="00714711" w:rsidRPr="00720D7E" w:rsidRDefault="00714711" w:rsidP="00924B29">
            <w:pPr>
              <w:rPr>
                <w:rFonts w:ascii="Times New Roman" w:hAnsi="Times New Roman"/>
                <w:color w:val="000000"/>
                <w:sz w:val="20"/>
              </w:rPr>
            </w:pPr>
            <w:r w:rsidRPr="00720D7E">
              <w:rPr>
                <w:rFonts w:ascii="Times New Roman" w:hAnsi="Times New Roman"/>
                <w:color w:val="000000"/>
                <w:sz w:val="20"/>
              </w:rPr>
              <w:t>1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.</w:t>
            </w:r>
            <w:r w:rsidRPr="00720D7E">
              <w:rPr>
                <w:rFonts w:ascii="Times New Roman" w:hAnsi="Times New Roman"/>
                <w:color w:val="000000"/>
                <w:sz w:val="20"/>
              </w:rPr>
              <w:t>35</w:t>
            </w:r>
            <w:r w:rsidRPr="00720D7E">
              <w:rPr>
                <w:rFonts w:ascii="Times New Roman" w:hAnsi="Times New Roman"/>
                <w:color w:val="000000"/>
                <w:sz w:val="20"/>
                <w:lang w:val="en-US"/>
              </w:rPr>
              <w:t>)</w:t>
            </w:r>
          </w:p>
        </w:tc>
      </w:tr>
    </w:tbl>
    <w:p w14:paraId="29FF732A" w14:textId="77777777" w:rsidR="00714711" w:rsidRPr="00075D7B" w:rsidRDefault="00714711" w:rsidP="00714711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075D7B">
        <w:rPr>
          <w:rFonts w:ascii="Times New Roman" w:hAnsi="Times New Roman" w:cs="Times New Roman"/>
          <w:sz w:val="20"/>
          <w:szCs w:val="20"/>
          <w:lang w:val="en-US"/>
        </w:rPr>
        <w:t xml:space="preserve">*Adjusted IRRs from Poisson regression models </w:t>
      </w:r>
      <w:r w:rsidRPr="00056D50">
        <w:rPr>
          <w:rFonts w:ascii="Times New Roman" w:hAnsi="Times New Roman" w:cs="Times New Roman"/>
          <w:sz w:val="20"/>
          <w:szCs w:val="20"/>
          <w:lang w:val="en-US"/>
        </w:rPr>
        <w:t>adjusted for age, calendar year, and diabetes duration.</w:t>
      </w:r>
      <w:r w:rsidRPr="00075D7B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14:paraId="7886583E" w14:textId="6CC9E54D" w:rsidR="00714711" w:rsidRPr="00194C10" w:rsidRDefault="00714711" w:rsidP="00194C10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  <w:sectPr w:rsidR="00714711" w:rsidRPr="00194C10" w:rsidSect="00FF04F6">
          <w:pgSz w:w="16838" w:h="11906" w:orient="landscape"/>
          <w:pgMar w:top="1134" w:right="1701" w:bottom="1134" w:left="1701" w:header="709" w:footer="709" w:gutter="0"/>
          <w:lnNumType w:countBy="1" w:restart="continuous"/>
          <w:cols w:space="708"/>
          <w:docGrid w:linePitch="360"/>
        </w:sectPr>
      </w:pPr>
      <w:r w:rsidRPr="00075D7B">
        <w:rPr>
          <w:rFonts w:ascii="Times New Roman" w:hAnsi="Times New Roman" w:cs="Times New Roman"/>
          <w:sz w:val="20"/>
          <w:szCs w:val="20"/>
          <w:lang w:val="en-US"/>
        </w:rPr>
        <w:t xml:space="preserve">PY, person-years. </w:t>
      </w:r>
    </w:p>
    <w:p w14:paraId="54F435E9" w14:textId="4ABA468E" w:rsidR="00714711" w:rsidRPr="00415E4F" w:rsidRDefault="00ED13FF" w:rsidP="00714711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</w:t>
      </w:r>
      <w:r w:rsidR="003716D2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 w:rsidR="00714711" w:rsidRPr="00A46D7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714711">
        <w:rPr>
          <w:rFonts w:ascii="Times New Roman" w:hAnsi="Times New Roman" w:cs="Times New Roman"/>
          <w:b/>
          <w:bCs/>
          <w:sz w:val="24"/>
          <w:szCs w:val="24"/>
          <w:lang w:val="en-US"/>
        </w:rPr>
        <w:t>F</w:t>
      </w:r>
      <w:r w:rsidR="00714711" w:rsidRPr="00A46D7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igure </w:t>
      </w:r>
      <w:r w:rsidR="003716D2">
        <w:rPr>
          <w:rFonts w:ascii="Times New Roman" w:hAnsi="Times New Roman" w:cs="Times New Roman"/>
          <w:b/>
          <w:bCs/>
          <w:sz w:val="24"/>
          <w:szCs w:val="24"/>
          <w:lang w:val="en-US"/>
        </w:rPr>
        <w:t>1</w:t>
      </w:r>
      <w:r w:rsidR="00323E5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. </w:t>
      </w:r>
      <w:r w:rsidR="00714711" w:rsidRPr="00415E4F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An overview of individuals and their transitions between states during follow-up stratified by sex</w:t>
      </w:r>
      <w:r w:rsidR="00714711">
        <w:rPr>
          <w:rFonts w:ascii="Times New Roman" w:hAnsi="Times New Roman" w:cs="Times New Roman"/>
          <w:b/>
          <w:bCs/>
          <w:sz w:val="24"/>
          <w:szCs w:val="24"/>
          <w:shd w:val="clear" w:color="auto" w:fill="FFFFFF"/>
          <w:lang w:val="en-US"/>
        </w:rPr>
        <w:t>.</w:t>
      </w:r>
      <w:r w:rsidR="00714711" w:rsidRPr="00415E4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A</w:t>
      </w:r>
      <w:r w:rsidR="00714711" w:rsidRPr="00415E4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CVD. </w:t>
      </w:r>
      <w:r w:rsidR="00714711" w:rsidRPr="00415E4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B</w:t>
      </w:r>
      <w:r w:rsidR="00714711" w:rsidRPr="00415E4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Nephropathy. </w:t>
      </w:r>
      <w:r w:rsidR="00714711" w:rsidRPr="00415E4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C</w:t>
      </w:r>
      <w:r w:rsidR="00714711" w:rsidRPr="00415E4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Retinopathy. </w:t>
      </w:r>
      <w:r w:rsidR="00714711" w:rsidRPr="00415E4F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</w:t>
      </w:r>
      <w:r w:rsidR="00714711" w:rsidRPr="00415E4F">
        <w:rPr>
          <w:rFonts w:ascii="Times New Roman" w:hAnsi="Times New Roman" w:cs="Times New Roman"/>
          <w:b/>
          <w:bCs/>
          <w:sz w:val="24"/>
          <w:szCs w:val="24"/>
          <w:lang w:val="en-US"/>
        </w:rPr>
        <w:t>: Amputation.</w:t>
      </w:r>
    </w:p>
    <w:p w14:paraId="37C5215C" w14:textId="77777777" w:rsidR="00714711" w:rsidRDefault="00714711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The number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n the arrows are the number of individuals (N, top) and transitions per 1000 person-years of follow-up (overall IR, bottom). The numbers 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>in the boxes are person-year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follow-up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 (middle) and below the number of </w:t>
      </w:r>
      <w:r>
        <w:rPr>
          <w:rFonts w:ascii="Times New Roman" w:hAnsi="Times New Roman" w:cs="Times New Roman"/>
          <w:sz w:val="24"/>
          <w:szCs w:val="24"/>
          <w:lang w:val="en-US"/>
        </w:rPr>
        <w:t>individuals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 who </w:t>
      </w:r>
      <w:r>
        <w:rPr>
          <w:rFonts w:ascii="Times New Roman" w:hAnsi="Times New Roman" w:cs="Times New Roman"/>
          <w:sz w:val="24"/>
          <w:szCs w:val="24"/>
          <w:lang w:val="en-US"/>
        </w:rPr>
        <w:t>begin (N start, bottom left)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nd</w:t>
      </w:r>
      <w:r w:rsidRPr="004727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end </w:t>
      </w:r>
      <w:r>
        <w:rPr>
          <w:rFonts w:ascii="Times New Roman" w:hAnsi="Times New Roman" w:cs="Times New Roman"/>
          <w:sz w:val="24"/>
          <w:szCs w:val="24"/>
          <w:lang w:val="en-US"/>
        </w:rPr>
        <w:t>(N end, bottom right</w:t>
      </w:r>
      <w:r w:rsidRPr="004727CC">
        <w:rPr>
          <w:rFonts w:ascii="Times New Roman" w:hAnsi="Times New Roman" w:cs="Times New Roman"/>
          <w:sz w:val="24"/>
          <w:szCs w:val="24"/>
          <w:lang w:val="en-US"/>
        </w:rPr>
        <w:t>), respectivel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415E4F">
        <w:rPr>
          <w:rFonts w:ascii="Times New Roman" w:hAnsi="Times New Roman" w:cs="Times New Roman"/>
          <w:sz w:val="24"/>
          <w:szCs w:val="24"/>
          <w:lang w:val="en-US"/>
        </w:rPr>
        <w:t xml:space="preserve">their follow-up in each of the states. </w:t>
      </w:r>
    </w:p>
    <w:p w14:paraId="209D879D" w14:textId="0C792AAE" w:rsidR="00714711" w:rsidRDefault="00714711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M, Type 2 diabetes. CVD, Cardiovascular disease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ef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Nephropathy. Amp, Amputation. </w:t>
      </w:r>
    </w:p>
    <w:p w14:paraId="424B8948" w14:textId="66DE7A00" w:rsidR="00ED13FF" w:rsidRDefault="00ED13FF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7FFB52F3" w14:textId="77777777" w:rsidR="00ED13FF" w:rsidRPr="00A46D73" w:rsidRDefault="00ED13FF" w:rsidP="00714711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668468F" w14:textId="77777777" w:rsidR="00714711" w:rsidRPr="00DB44E4" w:rsidRDefault="00714711" w:rsidP="00714711">
      <w:pPr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tbl>
      <w:tblPr>
        <w:tblStyle w:val="Tabel-Gitter"/>
        <w:tblW w:w="96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19"/>
        <w:gridCol w:w="4819"/>
      </w:tblGrid>
      <w:tr w:rsidR="00714711" w14:paraId="7BED9A71" w14:textId="77777777" w:rsidTr="00924B29">
        <w:trPr>
          <w:trHeight w:hRule="exact" w:val="4195"/>
        </w:trPr>
        <w:tc>
          <w:tcPr>
            <w:tcW w:w="4819" w:type="dxa"/>
          </w:tcPr>
          <w:p w14:paraId="7967C273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1" behindDoc="0" locked="0" layoutInCell="1" allowOverlap="1" wp14:anchorId="7E17A236" wp14:editId="6BB6F3B1">
                      <wp:simplePos x="0" y="0"/>
                      <wp:positionH relativeFrom="column">
                        <wp:posOffset>-303691</wp:posOffset>
                      </wp:positionH>
                      <wp:positionV relativeFrom="paragraph">
                        <wp:posOffset>2515567</wp:posOffset>
                      </wp:positionV>
                      <wp:extent cx="2360930" cy="309880"/>
                      <wp:effectExtent l="0" t="0" r="28575" b="13970"/>
                      <wp:wrapNone/>
                      <wp:docPr id="274" name="Tekstfelt 27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360930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5C64AC2" w14:textId="14D6089A" w:rsidR="00714711" w:rsidRPr="00ED13FF" w:rsidRDefault="00714711" w:rsidP="00ED13FF">
                                  <w:pPr>
                                    <w:pStyle w:val="Listeafsnit"/>
                                    <w:numPr>
                                      <w:ilvl w:val="0"/>
                                      <w:numId w:val="27"/>
                                    </w:num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ED13FF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  <w:lang w:val="en-GB"/>
                                    </w:rPr>
                                    <w:t>Nephropathy</w:t>
                                  </w:r>
                                  <w:r w:rsidRPr="00ED13FF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4000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E17A236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kstfelt 274" o:spid="_x0000_s1026" type="#_x0000_t202" style="position:absolute;left:0;text-align:left;margin-left:-23.9pt;margin-top:198.1pt;width:185.9pt;height:24.4pt;z-index:251658241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" strokecolor="white [3212]">
                      <v:textbox>
                        <w:txbxContent>
                          <w:p w14:paraId="25C64AC2" w14:textId="14D6089A" w:rsidR="00714711" w:rsidRPr="00ED13FF" w:rsidRDefault="00714711" w:rsidP="00ED13FF">
                            <w:pPr>
                              <w:pStyle w:val="Listeafsnit"/>
                              <w:numPr>
                                <w:ilvl w:val="0"/>
                                <w:numId w:val="27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Nephropathy</w:t>
                            </w: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0" behindDoc="0" locked="0" layoutInCell="1" allowOverlap="1" wp14:anchorId="64AFB3BA" wp14:editId="438ECC19">
                      <wp:simplePos x="0" y="0"/>
                      <wp:positionH relativeFrom="column">
                        <wp:posOffset>-234950</wp:posOffset>
                      </wp:positionH>
                      <wp:positionV relativeFrom="paragraph">
                        <wp:posOffset>3988</wp:posOffset>
                      </wp:positionV>
                      <wp:extent cx="2360930" cy="309880"/>
                      <wp:effectExtent l="0" t="0" r="28575" b="13970"/>
                      <wp:wrapNone/>
                      <wp:docPr id="273" name="Tekstfelt 2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360930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3C24136" w14:textId="6A4E3D1A" w:rsidR="00714711" w:rsidRPr="00ED13FF" w:rsidRDefault="00714711" w:rsidP="00ED13FF">
                                  <w:pPr>
                                    <w:pStyle w:val="Listeafsnit"/>
                                    <w:numPr>
                                      <w:ilvl w:val="0"/>
                                      <w:numId w:val="26"/>
                                    </w:num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ED13FF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>CV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4000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4AFB3BA" id="Tekstfelt 273" o:spid="_x0000_s1027" type="#_x0000_t202" style="position:absolute;left:0;text-align:left;margin-left:-18.5pt;margin-top:.3pt;width:185.9pt;height:24.4pt;z-index:251658240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" strokecolor="white [3212]">
                      <v:textbox>
                        <w:txbxContent>
                          <w:p w14:paraId="73C24136" w14:textId="6A4E3D1A" w:rsidR="00714711" w:rsidRPr="00ED13FF" w:rsidRDefault="00714711" w:rsidP="00ED13FF">
                            <w:pPr>
                              <w:pStyle w:val="Listeafsnit"/>
                              <w:numPr>
                                <w:ilvl w:val="0"/>
                                <w:numId w:val="26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CVD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4" behindDoc="0" locked="0" layoutInCell="1" allowOverlap="1" wp14:anchorId="5838B9A4" wp14:editId="1336AB43">
                      <wp:simplePos x="0" y="0"/>
                      <wp:positionH relativeFrom="margin">
                        <wp:posOffset>948233</wp:posOffset>
                      </wp:positionH>
                      <wp:positionV relativeFrom="paragraph">
                        <wp:posOffset>135280</wp:posOffset>
                      </wp:positionV>
                      <wp:extent cx="617855" cy="234950"/>
                      <wp:effectExtent l="0" t="0" r="10795" b="12700"/>
                      <wp:wrapNone/>
                      <wp:docPr id="19" name="Tekstfelt 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17855" cy="2349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C0FF8A8" w14:textId="77777777" w:rsidR="00714711" w:rsidRPr="00044C8C" w:rsidRDefault="00714711" w:rsidP="00714711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044C8C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Wo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838B9A4" id="Tekstfelt 19" o:spid="_x0000_s1028" type="#_x0000_t202" style="position:absolute;left:0;text-align:left;margin-left:74.65pt;margin-top:10.65pt;width:48.65pt;height:18.5pt;z-index:25165824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" strokecolor="white [3212]">
                      <v:textbox>
                        <w:txbxContent>
                          <w:p w14:paraId="5C0FF8A8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354E549" wp14:editId="5AECE0FC">
                  <wp:extent cx="2663825" cy="2663825"/>
                  <wp:effectExtent l="0" t="0" r="3175" b="3175"/>
                  <wp:docPr id="267" name="Billede 26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7" name="Billede 267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C9BA233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19AA5213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61B6AAF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4D895DD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819" w:type="dxa"/>
          </w:tcPr>
          <w:p w14:paraId="13FA1468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5" behindDoc="0" locked="0" layoutInCell="1" allowOverlap="1" wp14:anchorId="4C7FF79E" wp14:editId="644B3A98">
                      <wp:simplePos x="0" y="0"/>
                      <wp:positionH relativeFrom="margin">
                        <wp:posOffset>1143432</wp:posOffset>
                      </wp:positionH>
                      <wp:positionV relativeFrom="paragraph">
                        <wp:posOffset>146558</wp:posOffset>
                      </wp:positionV>
                      <wp:extent cx="497393" cy="221036"/>
                      <wp:effectExtent l="0" t="0" r="17145" b="26670"/>
                      <wp:wrapNone/>
                      <wp:docPr id="25" name="Tekstfelt 2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97393" cy="221036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B8374A5" w14:textId="77777777" w:rsidR="00714711" w:rsidRPr="00044C8C" w:rsidRDefault="00714711" w:rsidP="00714711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044C8C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C7FF79E" id="Tekstfelt 25" o:spid="_x0000_s1029" type="#_x0000_t202" style="position:absolute;left:0;text-align:left;margin-left:90.05pt;margin-top:11.55pt;width:39.15pt;height:17.4pt;z-index:251658245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" strokecolor="white [3212]">
                      <v:textbox>
                        <w:txbxContent>
                          <w:p w14:paraId="3B8374A5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513BD06" wp14:editId="514766EC">
                  <wp:extent cx="2663825" cy="2663825"/>
                  <wp:effectExtent l="0" t="0" r="3175" b="3175"/>
                  <wp:docPr id="268" name="Billede 26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8" name="Billede 268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14711" w14:paraId="1DC6EA0D" w14:textId="77777777" w:rsidTr="00924B29">
        <w:trPr>
          <w:trHeight w:hRule="exact" w:val="4195"/>
        </w:trPr>
        <w:tc>
          <w:tcPr>
            <w:tcW w:w="4819" w:type="dxa"/>
          </w:tcPr>
          <w:p w14:paraId="654AD7E3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</w:p>
          <w:p w14:paraId="0348FC9B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8" behindDoc="0" locked="0" layoutInCell="1" allowOverlap="1" wp14:anchorId="3B443A1C" wp14:editId="43761DDC">
                      <wp:simplePos x="0" y="0"/>
                      <wp:positionH relativeFrom="margin">
                        <wp:posOffset>1022368</wp:posOffset>
                      </wp:positionH>
                      <wp:positionV relativeFrom="paragraph">
                        <wp:posOffset>121920</wp:posOffset>
                      </wp:positionV>
                      <wp:extent cx="617855" cy="234950"/>
                      <wp:effectExtent l="0" t="0" r="10795" b="12700"/>
                      <wp:wrapNone/>
                      <wp:docPr id="22" name="Tekstfelt 2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17855" cy="2349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D0D55E1" w14:textId="77777777" w:rsidR="00714711" w:rsidRPr="00044C8C" w:rsidRDefault="00714711" w:rsidP="00714711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044C8C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Wo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443A1C" id="Tekstfelt 22" o:spid="_x0000_s1030" type="#_x0000_t202" style="position:absolute;left:0;text-align:left;margin-left:80.5pt;margin-top:9.6pt;width:48.65pt;height:18.5pt;z-index:25165824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" strokecolor="white [3212]">
                      <v:textbox>
                        <w:txbxContent>
                          <w:p w14:paraId="5D0D55E1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5646B06" wp14:editId="186A8073">
                  <wp:extent cx="2663825" cy="2663825"/>
                  <wp:effectExtent l="0" t="0" r="3175" b="3175"/>
                  <wp:docPr id="1" name="Billede 1" descr="Et billede, der indeholder tekst, diagram, linje/række, Font/skrifttype&#10;&#10;Automatisk genereret beskrivel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Billede 1" descr="Et billede, der indeholder tekst, diagram, linje/række, Font/skrifttype&#10;&#10;Automatisk genereret beskrivels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220F7152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49" behindDoc="0" locked="0" layoutInCell="1" allowOverlap="1" wp14:anchorId="48CE8941" wp14:editId="36745569">
                      <wp:simplePos x="0" y="0"/>
                      <wp:positionH relativeFrom="margin">
                        <wp:posOffset>1127893</wp:posOffset>
                      </wp:positionH>
                      <wp:positionV relativeFrom="paragraph">
                        <wp:posOffset>64524</wp:posOffset>
                      </wp:positionV>
                      <wp:extent cx="497393" cy="221036"/>
                      <wp:effectExtent l="0" t="0" r="17145" b="26670"/>
                      <wp:wrapNone/>
                      <wp:docPr id="23" name="Tekstfelt 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97393" cy="221036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B0AF88E" w14:textId="77777777" w:rsidR="00714711" w:rsidRPr="00044C8C" w:rsidRDefault="00714711" w:rsidP="00714711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044C8C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8CE8941" id="Tekstfelt 23" o:spid="_x0000_s1031" type="#_x0000_t202" style="position:absolute;left:0;text-align:left;margin-left:88.8pt;margin-top:5.1pt;width:39.15pt;height:17.4pt;z-index:251658249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" strokecolor="white [3212]">
                      <v:textbox>
                        <w:txbxContent>
                          <w:p w14:paraId="3B0AF88E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7FD6BF9" wp14:editId="4023E63B">
                  <wp:extent cx="2663825" cy="2663825"/>
                  <wp:effectExtent l="0" t="0" r="3175" b="3175"/>
                  <wp:docPr id="270" name="Billede 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0" name="Billede 270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57B144F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714711" w:rsidRPr="00194C10" w14:paraId="61ABAA32" w14:textId="77777777" w:rsidTr="00924B29">
        <w:trPr>
          <w:trHeight w:hRule="exact" w:val="4195"/>
        </w:trPr>
        <w:tc>
          <w:tcPr>
            <w:tcW w:w="4819" w:type="dxa"/>
          </w:tcPr>
          <w:p w14:paraId="730DB5E8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lastRenderedPageBreak/>
              <mc:AlternateContent>
                <mc:Choice Requires="wps">
                  <w:drawing>
                    <wp:anchor distT="45720" distB="45720" distL="114300" distR="114300" simplePos="0" relativeHeight="251658242" behindDoc="0" locked="0" layoutInCell="1" allowOverlap="1" wp14:anchorId="3C4436CE" wp14:editId="1FF760B8">
                      <wp:simplePos x="0" y="0"/>
                      <wp:positionH relativeFrom="column">
                        <wp:posOffset>-316763</wp:posOffset>
                      </wp:positionH>
                      <wp:positionV relativeFrom="paragraph">
                        <wp:posOffset>56921</wp:posOffset>
                      </wp:positionV>
                      <wp:extent cx="2360930" cy="309880"/>
                      <wp:effectExtent l="0" t="0" r="28575" b="13970"/>
                      <wp:wrapNone/>
                      <wp:docPr id="13" name="Tekstfelt 1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360930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0918524" w14:textId="70FB8412" w:rsidR="00714711" w:rsidRPr="00ED13FF" w:rsidRDefault="00714711" w:rsidP="00ED13FF">
                                  <w:pPr>
                                    <w:pStyle w:val="Listeafsnit"/>
                                    <w:numPr>
                                      <w:ilvl w:val="0"/>
                                      <w:numId w:val="28"/>
                                    </w:num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 w:rsidRPr="00ED13FF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  <w:lang w:val="en-GB"/>
                                    </w:rPr>
                                    <w:t>Retinopathy</w:t>
                                  </w:r>
                                  <w:r w:rsidRPr="00ED13FF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4000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C4436CE" id="Tekstfelt 13" o:spid="_x0000_s1032" type="#_x0000_t202" style="position:absolute;left:0;text-align:left;margin-left:-24.95pt;margin-top:4.5pt;width:185.9pt;height:24.4pt;z-index:251658242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" strokecolor="white [3212]">
                      <v:textbox>
                        <w:txbxContent>
                          <w:p w14:paraId="00918524" w14:textId="70FB8412" w:rsidR="00714711" w:rsidRPr="00ED13FF" w:rsidRDefault="00714711" w:rsidP="00ED13FF">
                            <w:pPr>
                              <w:pStyle w:val="Listeafsnit"/>
                              <w:numPr>
                                <w:ilvl w:val="0"/>
                                <w:numId w:val="28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Retinopathy</w:t>
                            </w: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  <w:p w14:paraId="70088688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121DF5FC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27291A6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04A63A0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0DCAE31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o few observations in the sample.</w:t>
            </w:r>
          </w:p>
        </w:tc>
        <w:tc>
          <w:tcPr>
            <w:tcW w:w="4819" w:type="dxa"/>
          </w:tcPr>
          <w:p w14:paraId="0D136911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CB26DCB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42ADC90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1B5C55A9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04EE39A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D7E4F0E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Too few observations in the sample. </w:t>
            </w:r>
          </w:p>
        </w:tc>
      </w:tr>
      <w:tr w:rsidR="00714711" w14:paraId="77366D76" w14:textId="77777777" w:rsidTr="00924B29">
        <w:trPr>
          <w:trHeight w:hRule="exact" w:val="4195"/>
        </w:trPr>
        <w:tc>
          <w:tcPr>
            <w:tcW w:w="4819" w:type="dxa"/>
          </w:tcPr>
          <w:p w14:paraId="11AD1F67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99A60B9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27D7CC9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3291438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9F98314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oo few observations in the sample.</w:t>
            </w:r>
          </w:p>
        </w:tc>
        <w:tc>
          <w:tcPr>
            <w:tcW w:w="4819" w:type="dxa"/>
          </w:tcPr>
          <w:p w14:paraId="24269532" w14:textId="77777777" w:rsidR="00714711" w:rsidRDefault="00714711" w:rsidP="00924B29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70462B30" wp14:editId="4EF3C10E">
                  <wp:extent cx="2663825" cy="2663825"/>
                  <wp:effectExtent l="0" t="0" r="3175" b="3175"/>
                  <wp:docPr id="271" name="Billede 2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1" name="Billede 271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E1240F3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r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43" behindDoc="0" locked="0" layoutInCell="1" allowOverlap="1" wp14:anchorId="78421039" wp14:editId="19754841">
                <wp:simplePos x="0" y="0"/>
                <wp:positionH relativeFrom="margin">
                  <wp:posOffset>1125626</wp:posOffset>
                </wp:positionH>
                <wp:positionV relativeFrom="paragraph">
                  <wp:posOffset>-2903804</wp:posOffset>
                </wp:positionV>
                <wp:extent cx="617855" cy="234950"/>
                <wp:effectExtent l="0" t="0" r="10795" b="12700"/>
                <wp:wrapNone/>
                <wp:docPr id="17" name="Tekstfelt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7855" cy="2349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C5582A8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421039" id="Tekstfelt 17" o:spid="_x0000_s1033" type="#_x0000_t202" style="position:absolute;left:0;text-align:left;margin-left:88.65pt;margin-top:-228.65pt;width:48.65pt;height:18.5pt;z-index:251658243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" strokecolor="white [3212]">
                <v:textbox>
                  <w:txbxContent>
                    <w:p w14:paraId="3C5582A8" w14:textId="77777777" w:rsidR="00714711" w:rsidRPr="00044C8C" w:rsidRDefault="00714711" w:rsidP="00714711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 w:rsidRPr="00044C8C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Women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47" behindDoc="0" locked="0" layoutInCell="1" allowOverlap="1" wp14:anchorId="4361AEAB" wp14:editId="1576B3C9">
                <wp:simplePos x="0" y="0"/>
                <wp:positionH relativeFrom="margin">
                  <wp:posOffset>-263348</wp:posOffset>
                </wp:positionH>
                <wp:positionV relativeFrom="paragraph">
                  <wp:posOffset>-3135325</wp:posOffset>
                </wp:positionV>
                <wp:extent cx="2360930" cy="309880"/>
                <wp:effectExtent l="0" t="0" r="28575" b="13970"/>
                <wp:wrapNone/>
                <wp:docPr id="29" name="Tekstfelt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A660B2" w14:textId="726D7841" w:rsidR="00714711" w:rsidRPr="00ED13FF" w:rsidRDefault="00714711" w:rsidP="00ED13FF">
                            <w:pPr>
                              <w:pStyle w:val="Listeafsnit"/>
                              <w:numPr>
                                <w:ilvl w:val="0"/>
                                <w:numId w:val="29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 xml:space="preserve">Amputation </w:t>
                            </w:r>
                            <w:r w:rsidRPr="00ED13F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61AEAB" id="Tekstfelt 29" o:spid="_x0000_s1034" type="#_x0000_t202" style="position:absolute;left:0;text-align:left;margin-left:-20.75pt;margin-top:-246.9pt;width:185.9pt;height:24.4pt;z-index:251658247;visibility:visible;mso-wrap-style:square;mso-width-percent:40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" strokecolor="white [3212]">
                <v:textbox>
                  <w:txbxContent>
                    <w:p w14:paraId="1AA660B2" w14:textId="726D7841" w:rsidR="00714711" w:rsidRPr="00ED13FF" w:rsidRDefault="00714711" w:rsidP="00ED13FF">
                      <w:pPr>
                        <w:pStyle w:val="Listeafsnit"/>
                        <w:numPr>
                          <w:ilvl w:val="0"/>
                          <w:numId w:val="29"/>
                        </w:num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ED13FF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  <w:t xml:space="preserve">Amputation </w:t>
                      </w:r>
                      <w:r w:rsidRPr="00ED13FF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 xml:space="preserve">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46" behindDoc="0" locked="0" layoutInCell="1" allowOverlap="1" wp14:anchorId="05DBDB73" wp14:editId="5E7E6B72">
                <wp:simplePos x="0" y="0"/>
                <wp:positionH relativeFrom="margin">
                  <wp:posOffset>4030599</wp:posOffset>
                </wp:positionH>
                <wp:positionV relativeFrom="paragraph">
                  <wp:posOffset>-2917342</wp:posOffset>
                </wp:positionV>
                <wp:extent cx="497393" cy="221036"/>
                <wp:effectExtent l="0" t="0" r="17145" b="26670"/>
                <wp:wrapNone/>
                <wp:docPr id="28" name="Tekstfelt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7393" cy="22103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F601AC" w14:textId="77777777" w:rsidR="00714711" w:rsidRPr="00044C8C" w:rsidRDefault="00714711" w:rsidP="00714711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044C8C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DBDB73" id="Tekstfelt 28" o:spid="_x0000_s1035" type="#_x0000_t202" style="position:absolute;left:0;text-align:left;margin-left:317.35pt;margin-top:-229.7pt;width:39.15pt;height:17.4pt;z-index:25165824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" strokecolor="white [3212]">
                <v:textbox>
                  <w:txbxContent>
                    <w:p w14:paraId="33F601AC" w14:textId="77777777" w:rsidR="00714711" w:rsidRPr="00044C8C" w:rsidRDefault="00714711" w:rsidP="00714711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 w:rsidRPr="00044C8C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Men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D529880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4B12179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A5DD090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C16E13B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4CB61C3" w14:textId="5558A813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534B8B8" w14:textId="129F4031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26E4702" w14:textId="5BA6DBD6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B4C7EDB" w14:textId="30AB676F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AABD8ED" w14:textId="6DADE080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28A77A0" w14:textId="551C08F8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F90F5C0" w14:textId="6730908D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D266E34" w14:textId="565E99D4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6404B29" w14:textId="6B902202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137596D3" w14:textId="2127C5F1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DE16540" w14:textId="1AF612A8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D3678AA" w14:textId="5DC01674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D2A545B" w14:textId="712CCBE4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FC9B0D0" w14:textId="61061A57" w:rsidR="00A46094" w:rsidRDefault="00A46094" w:rsidP="00A46094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Supplementa</w:t>
      </w:r>
      <w:r w:rsidR="003716D2">
        <w:rPr>
          <w:rFonts w:ascii="Times New Roman" w:hAnsi="Times New Roman" w:cs="Times New Roman"/>
          <w:b/>
          <w:bCs/>
          <w:sz w:val="24"/>
          <w:szCs w:val="24"/>
          <w:lang w:val="en-US"/>
        </w:rPr>
        <w:t>r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Figure</w:t>
      </w:r>
      <w:r w:rsidRPr="005D07F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3716D2">
        <w:rPr>
          <w:rFonts w:ascii="Times New Roman" w:hAnsi="Times New Roman" w:cs="Times New Roman"/>
          <w:b/>
          <w:bCs/>
          <w:sz w:val="24"/>
          <w:szCs w:val="24"/>
          <w:lang w:val="en-US"/>
        </w:rPr>
        <w:t>2</w:t>
      </w:r>
      <w:r w:rsidR="00323E53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4727CC">
        <w:rPr>
          <w:rFonts w:ascii="Times New Roman" w:hAnsi="Times New Roman" w:cs="Times New Roman"/>
          <w:b/>
          <w:bCs/>
          <w:sz w:val="24"/>
          <w:szCs w:val="24"/>
          <w:lang w:val="en-US"/>
        </w:rPr>
        <w:t>Diabete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-</w:t>
      </w:r>
      <w:r w:rsidRPr="004727CC">
        <w:rPr>
          <w:rFonts w:ascii="Times New Roman" w:hAnsi="Times New Roman" w:cs="Times New Roman"/>
          <w:b/>
          <w:bCs/>
          <w:sz w:val="24"/>
          <w:szCs w:val="24"/>
          <w:lang w:val="en-US"/>
        </w:rPr>
        <w:t>duratio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-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>specific incidence rate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s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of CVD, nephropathy, retinopath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,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and amputation per 1,000 person-years in individuals with early-onset type 2 diabetes,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by different comorbidities and sociodemographic factors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ta are shown separately for 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>women (left) and men (right).</w:t>
      </w:r>
      <w:r w:rsidRPr="00D86BEE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Pr="0094218B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A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CVD. </w:t>
      </w:r>
      <w:r w:rsidRPr="0094218B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B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Nephropathy. </w:t>
      </w:r>
      <w:r w:rsidRPr="0094218B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C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: Retinopathy. </w:t>
      </w:r>
      <w:r w:rsidRPr="0094218B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>: Amputation.</w:t>
      </w:r>
    </w:p>
    <w:p w14:paraId="0790FCD3" w14:textId="483ED40B" w:rsidR="00A46094" w:rsidRDefault="00A46094" w:rsidP="00A46094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Data are shown for individuals aged 40 years and diagnosed with diabetes in 2020. Only statistically significant </w:t>
      </w:r>
      <w:r w:rsidR="007C4089">
        <w:rPr>
          <w:rFonts w:ascii="Times New Roman" w:hAnsi="Times New Roman" w:cs="Times New Roman"/>
          <w:sz w:val="24"/>
          <w:szCs w:val="24"/>
          <w:lang w:val="en-US"/>
        </w:rPr>
        <w:t>interaction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e shown. </w:t>
      </w:r>
      <w:r w:rsidRPr="0094218B">
        <w:rPr>
          <w:rFonts w:ascii="Times New Roman" w:hAnsi="Times New Roman" w:cs="Times New Roman"/>
          <w:sz w:val="24"/>
          <w:szCs w:val="24"/>
          <w:lang w:val="en-US"/>
        </w:rPr>
        <w:t xml:space="preserve">The vertical axis is o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Pr="0094218B">
        <w:rPr>
          <w:rFonts w:ascii="Times New Roman" w:hAnsi="Times New Roman" w:cs="Times New Roman"/>
          <w:sz w:val="24"/>
          <w:szCs w:val="24"/>
          <w:lang w:val="en-US"/>
        </w:rPr>
        <w:t>log scale.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A26824">
        <w:rPr>
          <w:rFonts w:ascii="Times New Roman" w:hAnsi="Times New Roman" w:cs="Times New Roman"/>
          <w:sz w:val="24"/>
          <w:szCs w:val="24"/>
          <w:lang w:val="en-US"/>
        </w:rPr>
        <w:t>The shaded areas indicate 95% confidence interval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CDBD336" w14:textId="67E9903B" w:rsidR="00A46094" w:rsidRPr="00A46094" w:rsidRDefault="00A46094" w:rsidP="00A46094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Y, person-years.</w:t>
      </w:r>
      <w:r w:rsidRPr="0094218B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4218B">
        <w:rPr>
          <w:rFonts w:ascii="Times New Roman" w:hAnsi="Times New Roman" w:cs="Times New Roman"/>
          <w:sz w:val="24"/>
          <w:szCs w:val="24"/>
          <w:lang w:val="en-US"/>
        </w:rPr>
        <w:t>CVD, Cardiovascular diseas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CCI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harlson’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morbidity index (physical comorbidities: any, or none). </w:t>
      </w:r>
    </w:p>
    <w:p w14:paraId="38428666" w14:textId="77777777" w:rsidR="00A46094" w:rsidRDefault="00A46094" w:rsidP="00A46094">
      <w:pPr>
        <w:rPr>
          <w:lang w:val="en-US"/>
        </w:rPr>
      </w:pPr>
    </w:p>
    <w:p w14:paraId="6B2AD157" w14:textId="77777777" w:rsidR="00A46094" w:rsidRDefault="00A46094" w:rsidP="00A46094">
      <w:pPr>
        <w:rPr>
          <w:lang w:val="en-US"/>
        </w:rPr>
      </w:pPr>
    </w:p>
    <w:p w14:paraId="64ADF216" w14:textId="77777777" w:rsidR="00A46094" w:rsidRDefault="00A46094" w:rsidP="00A46094">
      <w:pPr>
        <w:rPr>
          <w:lang w:val="en-US"/>
        </w:rPr>
      </w:pPr>
    </w:p>
    <w:p w14:paraId="002D1D06" w14:textId="77777777" w:rsidR="00A46094" w:rsidRDefault="00A46094" w:rsidP="00A46094">
      <w:pPr>
        <w:rPr>
          <w:lang w:val="en-US"/>
        </w:rPr>
      </w:pPr>
    </w:p>
    <w:p w14:paraId="5DBF194A" w14:textId="77777777" w:rsidR="00A46094" w:rsidRDefault="00A46094" w:rsidP="00A46094">
      <w:pPr>
        <w:rPr>
          <w:lang w:val="en-US"/>
        </w:rPr>
      </w:pPr>
    </w:p>
    <w:p w14:paraId="073A08E0" w14:textId="77777777" w:rsidR="00A46094" w:rsidRDefault="00A46094" w:rsidP="00A46094">
      <w:pPr>
        <w:rPr>
          <w:lang w:val="en-US"/>
        </w:rPr>
      </w:pPr>
    </w:p>
    <w:p w14:paraId="587324D5" w14:textId="77777777" w:rsidR="00A46094" w:rsidRDefault="00A46094" w:rsidP="00A46094">
      <w:pPr>
        <w:rPr>
          <w:lang w:val="en-US"/>
        </w:rPr>
      </w:pPr>
    </w:p>
    <w:p w14:paraId="5458E6B4" w14:textId="77777777" w:rsidR="00A46094" w:rsidRDefault="00A46094" w:rsidP="00A46094">
      <w:pPr>
        <w:rPr>
          <w:lang w:val="en-US"/>
        </w:rPr>
      </w:pPr>
    </w:p>
    <w:p w14:paraId="719773BC" w14:textId="77777777" w:rsidR="00A46094" w:rsidRDefault="00A46094" w:rsidP="00A46094">
      <w:pPr>
        <w:rPr>
          <w:lang w:val="en-US"/>
        </w:rPr>
      </w:pPr>
    </w:p>
    <w:p w14:paraId="5A3FE629" w14:textId="77777777" w:rsidR="00A46094" w:rsidRDefault="00A46094" w:rsidP="00A46094">
      <w:pPr>
        <w:rPr>
          <w:lang w:val="en-US"/>
        </w:rPr>
      </w:pPr>
    </w:p>
    <w:p w14:paraId="606D9E44" w14:textId="77777777" w:rsidR="00A46094" w:rsidRDefault="00A46094" w:rsidP="00A46094">
      <w:pPr>
        <w:rPr>
          <w:lang w:val="en-US"/>
        </w:rPr>
      </w:pPr>
    </w:p>
    <w:p w14:paraId="685D7BB4" w14:textId="77777777" w:rsidR="00A46094" w:rsidRDefault="00A46094" w:rsidP="00A46094">
      <w:pPr>
        <w:rPr>
          <w:lang w:val="en-US"/>
        </w:rPr>
      </w:pPr>
    </w:p>
    <w:p w14:paraId="655FA2E5" w14:textId="77777777" w:rsidR="00A46094" w:rsidRDefault="00A46094" w:rsidP="00A46094">
      <w:pPr>
        <w:rPr>
          <w:lang w:val="en-US"/>
        </w:rPr>
      </w:pPr>
    </w:p>
    <w:p w14:paraId="20F92AB9" w14:textId="77777777" w:rsidR="00A46094" w:rsidRDefault="00A46094" w:rsidP="00A46094">
      <w:pPr>
        <w:rPr>
          <w:lang w:val="en-US"/>
        </w:rPr>
      </w:pPr>
    </w:p>
    <w:p w14:paraId="5E96D4AD" w14:textId="5B69CB96" w:rsidR="00A46094" w:rsidRDefault="00A46094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4B41210" w14:textId="0B2597C1" w:rsidR="00A46094" w:rsidRDefault="00A46094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C3B7379" w14:textId="724ACC01" w:rsidR="00A46094" w:rsidRDefault="00A46094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tbl>
      <w:tblPr>
        <w:tblStyle w:val="Tabel-Gitter"/>
        <w:tblW w:w="96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19"/>
        <w:gridCol w:w="4819"/>
      </w:tblGrid>
      <w:tr w:rsidR="00ED13FF" w14:paraId="076D30FA" w14:textId="77777777" w:rsidTr="00F14E9D">
        <w:trPr>
          <w:trHeight w:hRule="exact" w:val="4195"/>
        </w:trPr>
        <w:tc>
          <w:tcPr>
            <w:tcW w:w="4819" w:type="dxa"/>
          </w:tcPr>
          <w:p w14:paraId="262E7CDA" w14:textId="02FC9BEB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lang w:val="en-US"/>
              </w:rPr>
              <w:lastRenderedPageBreak/>
              <mc:AlternateContent>
                <mc:Choice Requires="wps">
                  <w:drawing>
                    <wp:anchor distT="45720" distB="45720" distL="114300" distR="114300" simplePos="0" relativeHeight="251658263" behindDoc="0" locked="0" layoutInCell="1" allowOverlap="1" wp14:anchorId="3715DD44" wp14:editId="5ABDA6C0">
                      <wp:simplePos x="0" y="0"/>
                      <wp:positionH relativeFrom="margin">
                        <wp:posOffset>1218895</wp:posOffset>
                      </wp:positionH>
                      <wp:positionV relativeFrom="paragraph">
                        <wp:posOffset>2885161</wp:posOffset>
                      </wp:positionV>
                      <wp:extent cx="723265" cy="234087"/>
                      <wp:effectExtent l="0" t="0" r="19685" b="13970"/>
                      <wp:wrapNone/>
                      <wp:docPr id="7" name="Tekstfelt 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265" cy="23408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A316EE4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Wo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15DD44" id="Tekstfelt 7" o:spid="_x0000_s1036" type="#_x0000_t202" style="position:absolute;left:0;text-align:left;margin-left:96pt;margin-top:227.2pt;width:56.95pt;height:18.45pt;z-index:251658263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" strokecolor="white [3212]">
                      <v:textbox>
                        <w:txbxContent>
                          <w:p w14:paraId="3A316EE4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B15646F" wp14:editId="15C5381C">
                  <wp:extent cx="2663825" cy="2663825"/>
                  <wp:effectExtent l="0" t="0" r="3175" b="3175"/>
                  <wp:docPr id="204" name="Billede 2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60786FFD" w14:textId="77777777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51" behindDoc="0" locked="0" layoutInCell="1" allowOverlap="1" wp14:anchorId="0F5DB21B" wp14:editId="18867460">
                      <wp:simplePos x="0" y="0"/>
                      <wp:positionH relativeFrom="margin">
                        <wp:posOffset>1323340</wp:posOffset>
                      </wp:positionH>
                      <wp:positionV relativeFrom="paragraph">
                        <wp:posOffset>-9499</wp:posOffset>
                      </wp:positionV>
                      <wp:extent cx="723568" cy="309880"/>
                      <wp:effectExtent l="0" t="0" r="19685" b="13970"/>
                      <wp:wrapNone/>
                      <wp:docPr id="228" name="Tekstfelt 22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568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F82B962" w14:textId="77777777" w:rsidR="00ED13FF" w:rsidRPr="002E0B50" w:rsidRDefault="00ED13FF" w:rsidP="00ED13F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5DB21B" id="Tekstfelt 228" o:spid="_x0000_s1037" type="#_x0000_t202" style="position:absolute;left:0;text-align:left;margin-left:104.2pt;margin-top:-.75pt;width:56.95pt;height:24.4pt;z-index:251658251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" strokecolor="white [3212]">
                      <v:textbox>
                        <w:txbxContent>
                          <w:p w14:paraId="6F82B962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792B540C" wp14:editId="0E445403">
                  <wp:extent cx="2663825" cy="2663825"/>
                  <wp:effectExtent l="0" t="0" r="3175" b="3175"/>
                  <wp:docPr id="207" name="Billede 20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" name="Billede 207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2FCA829" w14:textId="2FF64516" w:rsidR="00ED13FF" w:rsidRPr="00EF1F3F" w:rsidRDefault="00323E53" w:rsidP="00ED13FF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u w:val="single"/>
          <w:lang w:val="en-US"/>
        </w:rPr>
      </w:pPr>
      <w:r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50" behindDoc="0" locked="0" layoutInCell="1" allowOverlap="1" wp14:anchorId="011CB70B" wp14:editId="6F325B8C">
                <wp:simplePos x="0" y="0"/>
                <wp:positionH relativeFrom="margin">
                  <wp:posOffset>1257935</wp:posOffset>
                </wp:positionH>
                <wp:positionV relativeFrom="paragraph">
                  <wp:posOffset>-2673350</wp:posOffset>
                </wp:positionV>
                <wp:extent cx="723265" cy="309880"/>
                <wp:effectExtent l="0" t="0" r="19685" b="13970"/>
                <wp:wrapNone/>
                <wp:docPr id="227" name="Tekstfelt 2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23265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458E88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1CB70B" id="Tekstfelt 227" o:spid="_x0000_s1038" type="#_x0000_t202" style="position:absolute;margin-left:99.05pt;margin-top:-210.5pt;width:56.95pt;height:24.4pt;z-index:25165825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" strokecolor="white [3212]">
                <v:textbox>
                  <w:txbxContent>
                    <w:p w14:paraId="41458E88" w14:textId="77777777" w:rsidR="00ED13FF" w:rsidRPr="002E0B50" w:rsidRDefault="00ED13FF" w:rsidP="00ED13FF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 w:rsidRPr="002E0B50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Women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ED13FF"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56" behindDoc="0" locked="0" layoutInCell="1" allowOverlap="1" wp14:anchorId="292021A2" wp14:editId="0A855445">
                <wp:simplePos x="0" y="0"/>
                <wp:positionH relativeFrom="column">
                  <wp:posOffset>-151435</wp:posOffset>
                </wp:positionH>
                <wp:positionV relativeFrom="paragraph">
                  <wp:posOffset>-2956560</wp:posOffset>
                </wp:positionV>
                <wp:extent cx="2360930" cy="309880"/>
                <wp:effectExtent l="0" t="0" r="28575" b="13970"/>
                <wp:wrapNone/>
                <wp:docPr id="4" name="Tekstfelt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897D55" w14:textId="77777777" w:rsidR="00ED13FF" w:rsidRPr="00EF1F3F" w:rsidRDefault="00ED13FF" w:rsidP="00ED13FF">
                            <w:pPr>
                              <w:pStyle w:val="Listeafsnit"/>
                              <w:numPr>
                                <w:ilvl w:val="0"/>
                                <w:numId w:val="10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F1F3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CV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2021A2" id="Tekstfelt 4" o:spid="_x0000_s1039" type="#_x0000_t202" style="position:absolute;margin-left:-11.9pt;margin-top:-232.8pt;width:185.9pt;height:24.4pt;z-index:251658256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" strokecolor="white [3212]">
                <v:textbox>
                  <w:txbxContent>
                    <w:p w14:paraId="3F897D55" w14:textId="77777777" w:rsidR="00ED13FF" w:rsidRPr="00EF1F3F" w:rsidRDefault="00ED13FF" w:rsidP="00ED13FF">
                      <w:pPr>
                        <w:pStyle w:val="Listeafsnit"/>
                        <w:numPr>
                          <w:ilvl w:val="0"/>
                          <w:numId w:val="10"/>
                        </w:num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EF1F3F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  <w:t>CVD</w:t>
                      </w:r>
                    </w:p>
                  </w:txbxContent>
                </v:textbox>
              </v:shape>
            </w:pict>
          </mc:Fallback>
        </mc:AlternateContent>
      </w:r>
      <w:r w:rsidR="00ED13FF"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57" behindDoc="0" locked="0" layoutInCell="1" allowOverlap="1" wp14:anchorId="18A52763" wp14:editId="12E4B053">
                <wp:simplePos x="0" y="0"/>
                <wp:positionH relativeFrom="column">
                  <wp:posOffset>-152705</wp:posOffset>
                </wp:positionH>
                <wp:positionV relativeFrom="paragraph">
                  <wp:posOffset>-6985</wp:posOffset>
                </wp:positionV>
                <wp:extent cx="2360930" cy="309880"/>
                <wp:effectExtent l="0" t="0" r="28575" b="13970"/>
                <wp:wrapNone/>
                <wp:docPr id="6" name="Tekstfelt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3FA49C9" w14:textId="77777777" w:rsidR="00ED13FF" w:rsidRPr="00EF1F3F" w:rsidRDefault="00ED13FF" w:rsidP="00ED13FF">
                            <w:pPr>
                              <w:pStyle w:val="Listeafsnit"/>
                              <w:numPr>
                                <w:ilvl w:val="0"/>
                                <w:numId w:val="10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EF1F3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US"/>
                              </w:rPr>
                              <w:t>Nephropath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A52763" id="Tekstfelt 6" o:spid="_x0000_s1040" type="#_x0000_t202" style="position:absolute;margin-left:-12pt;margin-top:-.55pt;width:185.9pt;height:24.4pt;z-index:251658257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" strokecolor="white [3212]">
                <v:textbox>
                  <w:txbxContent>
                    <w:p w14:paraId="63FA49C9" w14:textId="77777777" w:rsidR="00ED13FF" w:rsidRPr="00EF1F3F" w:rsidRDefault="00ED13FF" w:rsidP="00ED13FF">
                      <w:pPr>
                        <w:pStyle w:val="Listeafsnit"/>
                        <w:numPr>
                          <w:ilvl w:val="0"/>
                          <w:numId w:val="10"/>
                        </w:num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</w:rPr>
                      </w:pPr>
                      <w:r w:rsidRPr="00EF1F3F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US"/>
                        </w:rPr>
                        <w:t>Nephropathy</w:t>
                      </w:r>
                    </w:p>
                  </w:txbxContent>
                </v:textbox>
              </v:shape>
            </w:pict>
          </mc:Fallback>
        </mc:AlternateContent>
      </w:r>
    </w:p>
    <w:tbl>
      <w:tblPr>
        <w:tblStyle w:val="Tabel-Gitter"/>
        <w:tblW w:w="96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19"/>
        <w:gridCol w:w="4819"/>
      </w:tblGrid>
      <w:tr w:rsidR="00ED13FF" w14:paraId="5C71AB99" w14:textId="77777777" w:rsidTr="00F14E9D">
        <w:trPr>
          <w:trHeight w:hRule="exact" w:val="4195"/>
        </w:trPr>
        <w:tc>
          <w:tcPr>
            <w:tcW w:w="4819" w:type="dxa"/>
          </w:tcPr>
          <w:p w14:paraId="31CBEF5B" w14:textId="77777777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A4D0BD5" wp14:editId="28CBE69D">
                  <wp:extent cx="2663825" cy="2663825"/>
                  <wp:effectExtent l="0" t="0" r="3175" b="3175"/>
                  <wp:docPr id="216" name="Billede 2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77AA5451" w14:textId="294BFA07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4" behindDoc="0" locked="0" layoutInCell="1" allowOverlap="1" wp14:anchorId="5D8B41EA" wp14:editId="077FF08E">
                      <wp:simplePos x="0" y="0"/>
                      <wp:positionH relativeFrom="margin">
                        <wp:posOffset>1357630</wp:posOffset>
                      </wp:positionH>
                      <wp:positionV relativeFrom="paragraph">
                        <wp:posOffset>45390</wp:posOffset>
                      </wp:positionV>
                      <wp:extent cx="723265" cy="225425"/>
                      <wp:effectExtent l="0" t="0" r="19685" b="22225"/>
                      <wp:wrapNone/>
                      <wp:docPr id="8" name="Tekstfelt 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265" cy="22542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5C94464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8B41EA" id="Tekstfelt 8" o:spid="_x0000_s1041" type="#_x0000_t202" style="position:absolute;left:0;text-align:left;margin-left:106.9pt;margin-top:3.55pt;width:56.95pt;height:17.75pt;z-index:251658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" strokecolor="white [3212]">
                      <v:textbox>
                        <w:txbxContent>
                          <w:p w14:paraId="25C94464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15ACEA8" wp14:editId="03B6D0A9">
                  <wp:extent cx="2663825" cy="2663825"/>
                  <wp:effectExtent l="0" t="0" r="3175" b="3175"/>
                  <wp:docPr id="219" name="Billede 2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9" name="Billede 219"/>
                          <pic:cNvPicPr/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D13FF" w14:paraId="53DAE47E" w14:textId="77777777" w:rsidTr="00F14E9D">
        <w:trPr>
          <w:trHeight w:hRule="exact" w:val="4195"/>
        </w:trPr>
        <w:tc>
          <w:tcPr>
            <w:tcW w:w="4819" w:type="dxa"/>
          </w:tcPr>
          <w:p w14:paraId="0FD0F64F" w14:textId="0F55B35D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2" behindDoc="0" locked="0" layoutInCell="1" allowOverlap="1" wp14:anchorId="33F48F9A" wp14:editId="44949BF1">
                      <wp:simplePos x="0" y="0"/>
                      <wp:positionH relativeFrom="margin">
                        <wp:posOffset>1248156</wp:posOffset>
                      </wp:positionH>
                      <wp:positionV relativeFrom="paragraph">
                        <wp:posOffset>46177</wp:posOffset>
                      </wp:positionV>
                      <wp:extent cx="723265" cy="234087"/>
                      <wp:effectExtent l="0" t="0" r="19685" b="13970"/>
                      <wp:wrapNone/>
                      <wp:docPr id="5" name="Tekstfelt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265" cy="23408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FEDCA07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Wo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3F48F9A" id="Tekstfelt 5" o:spid="_x0000_s1042" type="#_x0000_t202" style="position:absolute;left:0;text-align:left;margin-left:98.3pt;margin-top:3.65pt;width:56.95pt;height:18.45pt;z-index:25165826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" strokecolor="white [3212]">
                      <v:textbox>
                        <w:txbxContent>
                          <w:p w14:paraId="2FEDCA07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176F9DC4" wp14:editId="30042EC9">
                  <wp:extent cx="2663825" cy="2663825"/>
                  <wp:effectExtent l="0" t="0" r="3175" b="3175"/>
                  <wp:docPr id="220" name="Billede 2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0" name="Billede 220"/>
                          <pic:cNvPicPr/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5E85F37D" w14:textId="62C3AAE5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5" behindDoc="0" locked="0" layoutInCell="1" allowOverlap="1" wp14:anchorId="1CCFE248" wp14:editId="6B2A0104">
                      <wp:simplePos x="0" y="0"/>
                      <wp:positionH relativeFrom="margin">
                        <wp:posOffset>1344295</wp:posOffset>
                      </wp:positionH>
                      <wp:positionV relativeFrom="paragraph">
                        <wp:posOffset>37465</wp:posOffset>
                      </wp:positionV>
                      <wp:extent cx="723265" cy="219075"/>
                      <wp:effectExtent l="0" t="0" r="19685" b="28575"/>
                      <wp:wrapNone/>
                      <wp:docPr id="12" name="Tekstfelt 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265" cy="2190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011EBA1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CFE248" id="Tekstfelt 12" o:spid="_x0000_s1043" type="#_x0000_t202" style="position:absolute;left:0;text-align:left;margin-left:105.85pt;margin-top:2.95pt;width:56.95pt;height:17.25pt;z-index:251658265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" strokecolor="white [3212]">
                      <v:textbox>
                        <w:txbxContent>
                          <w:p w14:paraId="6011EBA1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B83B2E8" wp14:editId="7673389B">
                  <wp:extent cx="2663825" cy="2663825"/>
                  <wp:effectExtent l="0" t="0" r="3175" b="3175"/>
                  <wp:docPr id="221" name="Billede 2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1" name="Billede 221"/>
                          <pic:cNvPicPr/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F7C86B3" w14:textId="7130A349" w:rsidR="00ED13FF" w:rsidRPr="00EF1F3F" w:rsidRDefault="00ED13FF" w:rsidP="00ED13FF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F1F3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tbl>
      <w:tblPr>
        <w:tblStyle w:val="Tabel-Gitter"/>
        <w:tblW w:w="96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19"/>
        <w:gridCol w:w="4819"/>
      </w:tblGrid>
      <w:tr w:rsidR="00ED13FF" w14:paraId="25BC698A" w14:textId="77777777" w:rsidTr="00F14E9D">
        <w:trPr>
          <w:trHeight w:hRule="exact" w:val="4195"/>
        </w:trPr>
        <w:tc>
          <w:tcPr>
            <w:tcW w:w="4819" w:type="dxa"/>
          </w:tcPr>
          <w:p w14:paraId="37483B19" w14:textId="44C3D9EC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lastRenderedPageBreak/>
              <w:drawing>
                <wp:inline distT="0" distB="0" distL="0" distR="0" wp14:anchorId="71A0E21A" wp14:editId="20C549D3">
                  <wp:extent cx="2663825" cy="2663825"/>
                  <wp:effectExtent l="0" t="0" r="3175" b="3175"/>
                  <wp:docPr id="236" name="Billede 2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6" name="Billede 236"/>
                          <pic:cNvPicPr/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690FFF27" w14:textId="0C4A1B1F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53" behindDoc="0" locked="0" layoutInCell="1" allowOverlap="1" wp14:anchorId="0BBAB45A" wp14:editId="042B94C5">
                      <wp:simplePos x="0" y="0"/>
                      <wp:positionH relativeFrom="margin">
                        <wp:posOffset>1366698</wp:posOffset>
                      </wp:positionH>
                      <wp:positionV relativeFrom="paragraph">
                        <wp:posOffset>-5360</wp:posOffset>
                      </wp:positionV>
                      <wp:extent cx="760781" cy="292608"/>
                      <wp:effectExtent l="0" t="0" r="20320" b="12700"/>
                      <wp:wrapNone/>
                      <wp:docPr id="244" name="Tekstfelt 24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60781" cy="292608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0ED9024" w14:textId="77777777" w:rsidR="00ED13FF" w:rsidRPr="002E0B50" w:rsidRDefault="00ED13FF" w:rsidP="00ED13F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BBAB45A" id="Tekstfelt 244" o:spid="_x0000_s1044" type="#_x0000_t202" style="position:absolute;left:0;text-align:left;margin-left:107.6pt;margin-top:-.4pt;width:59.9pt;height:23.05pt;z-index:251658253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" strokecolor="white [3212]">
                      <v:textbox>
                        <w:txbxContent>
                          <w:p w14:paraId="50ED9024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02682AA" wp14:editId="506F8820">
                  <wp:extent cx="2663825" cy="2663825"/>
                  <wp:effectExtent l="0" t="0" r="3175" b="3175"/>
                  <wp:docPr id="237" name="Billede 2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7" name="Billede 237"/>
                          <pic:cNvPicPr/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D13FF" w14:paraId="65984C32" w14:textId="77777777" w:rsidTr="00F14E9D">
        <w:trPr>
          <w:trHeight w:hRule="exact" w:val="4195"/>
        </w:trPr>
        <w:tc>
          <w:tcPr>
            <w:tcW w:w="4819" w:type="dxa"/>
          </w:tcPr>
          <w:p w14:paraId="48299BF7" w14:textId="45273999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1" behindDoc="0" locked="0" layoutInCell="1" allowOverlap="1" wp14:anchorId="7B3979C1" wp14:editId="0C6D8518">
                      <wp:simplePos x="0" y="0"/>
                      <wp:positionH relativeFrom="margin">
                        <wp:posOffset>1229995</wp:posOffset>
                      </wp:positionH>
                      <wp:positionV relativeFrom="paragraph">
                        <wp:posOffset>37846</wp:posOffset>
                      </wp:positionV>
                      <wp:extent cx="723265" cy="234087"/>
                      <wp:effectExtent l="0" t="0" r="19685" b="13970"/>
                      <wp:wrapNone/>
                      <wp:docPr id="3" name="Tekstfelt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265" cy="23408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D4867BD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Wo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B3979C1" id="Tekstfelt 3" o:spid="_x0000_s1045" type="#_x0000_t202" style="position:absolute;left:0;text-align:left;margin-left:96.85pt;margin-top:3pt;width:56.95pt;height:18.45pt;z-index:251658261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" strokecolor="white [3212]">
                      <v:textbox>
                        <w:txbxContent>
                          <w:p w14:paraId="6D4867BD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61C621B1" wp14:editId="09077CFD">
                  <wp:extent cx="2663825" cy="2663825"/>
                  <wp:effectExtent l="0" t="0" r="3175" b="3175"/>
                  <wp:docPr id="242" name="Billede 2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2" name="Billede 242"/>
                          <pic:cNvPicPr/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7F511B7B" w14:textId="7191A1DF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6" behindDoc="0" locked="0" layoutInCell="1" allowOverlap="1" wp14:anchorId="64255F2D" wp14:editId="4727FFF8">
                      <wp:simplePos x="0" y="0"/>
                      <wp:positionH relativeFrom="margin">
                        <wp:posOffset>1315694</wp:posOffset>
                      </wp:positionH>
                      <wp:positionV relativeFrom="paragraph">
                        <wp:posOffset>37592</wp:posOffset>
                      </wp:positionV>
                      <wp:extent cx="723568" cy="234087"/>
                      <wp:effectExtent l="0" t="0" r="19685" b="13970"/>
                      <wp:wrapNone/>
                      <wp:docPr id="14" name="Tekstfelt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568" cy="23408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575D649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4255F2D" id="Tekstfelt 14" o:spid="_x0000_s1046" type="#_x0000_t202" style="position:absolute;left:0;text-align:left;margin-left:103.6pt;margin-top:2.95pt;width:56.95pt;height:18.45pt;z-index:25165826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" strokecolor="white [3212]">
                      <v:textbox>
                        <w:txbxContent>
                          <w:p w14:paraId="4575D649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7F52A8C8" wp14:editId="21220DAC">
                  <wp:extent cx="2663825" cy="2663825"/>
                  <wp:effectExtent l="0" t="0" r="3175" b="3175"/>
                  <wp:docPr id="241" name="Billede 2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1" name="Billede 241"/>
                          <pic:cNvPicPr/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D13FF" w14:paraId="3B15738B" w14:textId="77777777" w:rsidTr="00F14E9D">
        <w:trPr>
          <w:trHeight w:hRule="exact" w:val="4195"/>
        </w:trPr>
        <w:tc>
          <w:tcPr>
            <w:tcW w:w="4819" w:type="dxa"/>
          </w:tcPr>
          <w:p w14:paraId="1EB00696" w14:textId="3FD325CC" w:rsidR="00ED13FF" w:rsidRDefault="00ED13FF" w:rsidP="00F14E9D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</w:p>
        </w:tc>
        <w:tc>
          <w:tcPr>
            <w:tcW w:w="4819" w:type="dxa"/>
          </w:tcPr>
          <w:p w14:paraId="61F97BF6" w14:textId="225DEA5D" w:rsidR="00ED13FF" w:rsidRDefault="00416579" w:rsidP="00F14E9D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pPr>
            <w:r w:rsidRPr="00124A0D">
              <w:rPr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7" behindDoc="0" locked="0" layoutInCell="1" allowOverlap="1" wp14:anchorId="28571CE2" wp14:editId="200E9FDC">
                      <wp:simplePos x="0" y="0"/>
                      <wp:positionH relativeFrom="margin">
                        <wp:posOffset>1323010</wp:posOffset>
                      </wp:positionH>
                      <wp:positionV relativeFrom="paragraph">
                        <wp:posOffset>21869</wp:posOffset>
                      </wp:positionV>
                      <wp:extent cx="723568" cy="248717"/>
                      <wp:effectExtent l="0" t="0" r="19685" b="18415"/>
                      <wp:wrapNone/>
                      <wp:docPr id="16" name="Tekstfelt 1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568" cy="248717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AFBE6F0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8571CE2" id="Tekstfelt 16" o:spid="_x0000_s1047" type="#_x0000_t202" style="position:absolute;left:0;text-align:left;margin-left:104.15pt;margin-top:1.7pt;width:56.95pt;height:19.6pt;z-index:251658267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" strokecolor="white [3212]">
                      <v:textbox>
                        <w:txbxContent>
                          <w:p w14:paraId="7AFBE6F0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327353A1" wp14:editId="0D5C20A8">
                  <wp:extent cx="2663825" cy="2663825"/>
                  <wp:effectExtent l="0" t="0" r="3175" b="3175"/>
                  <wp:docPr id="239" name="Billede 2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9" name="Billede 239"/>
                          <pic:cNvPicPr/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0FE79E8" w14:textId="288C1318" w:rsidR="00ED13FF" w:rsidRPr="00EF1F3F" w:rsidRDefault="00323E53" w:rsidP="00ED13FF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24A0D">
        <w:rPr>
          <w:rFonts w:asciiTheme="majorBidi" w:hAnsiTheme="majorBidi" w:cstheme="majorBidi"/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58252" behindDoc="0" locked="0" layoutInCell="1" allowOverlap="1" wp14:anchorId="3D4F99B4" wp14:editId="6AD4941C">
                <wp:simplePos x="0" y="0"/>
                <wp:positionH relativeFrom="margin">
                  <wp:posOffset>1244600</wp:posOffset>
                </wp:positionH>
                <wp:positionV relativeFrom="paragraph">
                  <wp:posOffset>-8001000</wp:posOffset>
                </wp:positionV>
                <wp:extent cx="723265" cy="309880"/>
                <wp:effectExtent l="0" t="0" r="19685" b="13970"/>
                <wp:wrapNone/>
                <wp:docPr id="243" name="Tekstfelt 2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23265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9FF477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4F99B4" id="Tekstfelt 243" o:spid="_x0000_s1048" type="#_x0000_t202" style="position:absolute;margin-left:98pt;margin-top:-630pt;width:56.95pt;height:24.4pt;z-index:25165825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" strokecolor="white [3212]">
                <v:textbox>
                  <w:txbxContent>
                    <w:p w14:paraId="1B9FF477" w14:textId="77777777" w:rsidR="00ED13FF" w:rsidRPr="002E0B50" w:rsidRDefault="00ED13FF" w:rsidP="00ED13FF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 w:rsidRPr="002E0B50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Women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ED13FF"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58" behindDoc="0" locked="0" layoutInCell="1" allowOverlap="1" wp14:anchorId="225D865B" wp14:editId="78F802CF">
                <wp:simplePos x="0" y="0"/>
                <wp:positionH relativeFrom="column">
                  <wp:posOffset>-154940</wp:posOffset>
                </wp:positionH>
                <wp:positionV relativeFrom="paragraph">
                  <wp:posOffset>-8233740</wp:posOffset>
                </wp:positionV>
                <wp:extent cx="2360930" cy="309880"/>
                <wp:effectExtent l="0" t="0" r="28575" b="13970"/>
                <wp:wrapNone/>
                <wp:docPr id="9" name="Tekstfelt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41EEE2" w14:textId="77777777" w:rsidR="00ED13FF" w:rsidRPr="00EF1F3F" w:rsidRDefault="00ED13FF" w:rsidP="00ED13FF">
                            <w:pPr>
                              <w:pStyle w:val="Listeafsnit"/>
                              <w:numPr>
                                <w:ilvl w:val="0"/>
                                <w:numId w:val="10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</w:pPr>
                            <w:r w:rsidRPr="00EF1F3F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lang w:val="en-GB"/>
                              </w:rPr>
                              <w:t>Retinopath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5D865B" id="Tekstfelt 9" o:spid="_x0000_s1049" type="#_x0000_t202" style="position:absolute;margin-left:-12.2pt;margin-top:-648.35pt;width:185.9pt;height:24.4pt;z-index:251658258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" strokecolor="white [3212]">
                <v:textbox>
                  <w:txbxContent>
                    <w:p w14:paraId="0541EEE2" w14:textId="77777777" w:rsidR="00ED13FF" w:rsidRPr="00EF1F3F" w:rsidRDefault="00ED13FF" w:rsidP="00ED13FF">
                      <w:pPr>
                        <w:pStyle w:val="Listeafsnit"/>
                        <w:numPr>
                          <w:ilvl w:val="0"/>
                          <w:numId w:val="10"/>
                        </w:numPr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</w:pPr>
                      <w:r w:rsidRPr="00EF1F3F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lang w:val="en-GB"/>
                        </w:rPr>
                        <w:t>Retinopathy</w:t>
                      </w:r>
                    </w:p>
                  </w:txbxContent>
                </v:textbox>
              </v:shape>
            </w:pict>
          </mc:Fallback>
        </mc:AlternateContent>
      </w:r>
      <w:r w:rsidR="00ED13FF" w:rsidRPr="00EF1F3F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tbl>
      <w:tblPr>
        <w:tblStyle w:val="Tabel-Gitter"/>
        <w:tblW w:w="96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819"/>
        <w:gridCol w:w="4819"/>
      </w:tblGrid>
      <w:tr w:rsidR="00ED13FF" w14:paraId="6DE1D2CC" w14:textId="77777777" w:rsidTr="00F14E9D">
        <w:trPr>
          <w:trHeight w:hRule="exact" w:val="4195"/>
        </w:trPr>
        <w:tc>
          <w:tcPr>
            <w:tcW w:w="4819" w:type="dxa"/>
          </w:tcPr>
          <w:p w14:paraId="7D978E06" w14:textId="77777777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w:lastRenderedPageBreak/>
              <mc:AlternateContent>
                <mc:Choice Requires="wps">
                  <w:drawing>
                    <wp:anchor distT="45720" distB="45720" distL="114300" distR="114300" simplePos="0" relativeHeight="251658259" behindDoc="0" locked="0" layoutInCell="1" allowOverlap="1" wp14:anchorId="5D90B06A" wp14:editId="12CCBE08">
                      <wp:simplePos x="0" y="0"/>
                      <wp:positionH relativeFrom="column">
                        <wp:posOffset>-236829</wp:posOffset>
                      </wp:positionH>
                      <wp:positionV relativeFrom="paragraph">
                        <wp:posOffset>-267385</wp:posOffset>
                      </wp:positionV>
                      <wp:extent cx="2360930" cy="309880"/>
                      <wp:effectExtent l="0" t="0" r="28575" b="13970"/>
                      <wp:wrapNone/>
                      <wp:docPr id="10" name="Tekstfelt 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360930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86C789" w14:textId="77777777" w:rsidR="00ED13FF" w:rsidRPr="00EF1F3F" w:rsidRDefault="00ED13FF" w:rsidP="00ED13FF">
                                  <w:pPr>
                                    <w:pStyle w:val="Listeafsnit"/>
                                    <w:numPr>
                                      <w:ilvl w:val="0"/>
                                      <w:numId w:val="10"/>
                                    </w:num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4"/>
                                      <w:szCs w:val="24"/>
                                    </w:rPr>
                                    <w:t>Amputatio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4000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90B06A" id="Tekstfelt 10" o:spid="_x0000_s1050" type="#_x0000_t202" style="position:absolute;left:0;text-align:left;margin-left:-18.65pt;margin-top:-21.05pt;width:185.9pt;height:24.4pt;z-index:251658259;visibility:visible;mso-wrap-style:square;mso-width-percent:40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" strokecolor="white [3212]">
                      <v:textbox>
                        <w:txbxContent>
                          <w:p w14:paraId="4186C789" w14:textId="77777777" w:rsidR="00ED13FF" w:rsidRPr="00EF1F3F" w:rsidRDefault="00ED13FF" w:rsidP="00ED13FF">
                            <w:pPr>
                              <w:pStyle w:val="Listeafsnit"/>
                              <w:numPr>
                                <w:ilvl w:val="0"/>
                                <w:numId w:val="10"/>
                              </w:num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</w:rPr>
                              <w:t>Amputation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53A3057B" wp14:editId="301631F3">
                  <wp:extent cx="2663825" cy="2663825"/>
                  <wp:effectExtent l="0" t="0" r="3175" b="3175"/>
                  <wp:docPr id="253" name="Billede 2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3" name="Billede 253"/>
                          <pic:cNvPicPr/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9" w:type="dxa"/>
          </w:tcPr>
          <w:p w14:paraId="3A3066BA" w14:textId="1BC7D04F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55" behindDoc="0" locked="0" layoutInCell="1" allowOverlap="1" wp14:anchorId="5E871131" wp14:editId="20AECB30">
                      <wp:simplePos x="0" y="0"/>
                      <wp:positionH relativeFrom="margin">
                        <wp:posOffset>1343787</wp:posOffset>
                      </wp:positionH>
                      <wp:positionV relativeFrom="paragraph">
                        <wp:posOffset>-12065</wp:posOffset>
                      </wp:positionV>
                      <wp:extent cx="723568" cy="309880"/>
                      <wp:effectExtent l="0" t="0" r="19685" b="13970"/>
                      <wp:wrapNone/>
                      <wp:docPr id="258" name="Tekstfelt 25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568" cy="3098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85083DE" w14:textId="77777777" w:rsidR="00ED13FF" w:rsidRPr="002E0B50" w:rsidRDefault="00ED13FF" w:rsidP="00ED13FF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E871131" id="Tekstfelt 258" o:spid="_x0000_s1051" type="#_x0000_t202" style="position:absolute;left:0;text-align:left;margin-left:105.8pt;margin-top:-.95pt;width:56.95pt;height:24.4pt;z-index:251658255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" strokecolor="white [3212]">
                      <v:textbox>
                        <w:txbxContent>
                          <w:p w14:paraId="585083DE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0F2C8D53" wp14:editId="3B36518A">
                  <wp:extent cx="2663825" cy="2663825"/>
                  <wp:effectExtent l="0" t="0" r="3175" b="3175"/>
                  <wp:docPr id="254" name="Billede 2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4" name="Billede 254"/>
                          <pic:cNvPicPr/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D13FF" w14:paraId="1C408737" w14:textId="77777777" w:rsidTr="00F14E9D">
        <w:trPr>
          <w:trHeight w:hRule="exact" w:val="4195"/>
        </w:trPr>
        <w:tc>
          <w:tcPr>
            <w:tcW w:w="4819" w:type="dxa"/>
          </w:tcPr>
          <w:p w14:paraId="0B60C52A" w14:textId="6C8C75F2" w:rsidR="00ED13FF" w:rsidRDefault="00ED13FF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4819" w:type="dxa"/>
          </w:tcPr>
          <w:p w14:paraId="1A7882D9" w14:textId="6395C590" w:rsidR="00ED13FF" w:rsidRDefault="00416579" w:rsidP="00F14E9D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24A0D">
              <w:rPr>
                <w:rFonts w:asciiTheme="majorBidi" w:hAnsiTheme="majorBidi" w:cstheme="majorBidi"/>
                <w:noProof/>
                <w:sz w:val="24"/>
                <w:szCs w:val="24"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8260" behindDoc="0" locked="0" layoutInCell="1" allowOverlap="1" wp14:anchorId="4B4F1844" wp14:editId="30DA3D42">
                      <wp:simplePos x="0" y="0"/>
                      <wp:positionH relativeFrom="margin">
                        <wp:posOffset>1408125</wp:posOffset>
                      </wp:positionH>
                      <wp:positionV relativeFrom="paragraph">
                        <wp:posOffset>30480</wp:posOffset>
                      </wp:positionV>
                      <wp:extent cx="723568" cy="255981"/>
                      <wp:effectExtent l="0" t="0" r="19685" b="10795"/>
                      <wp:wrapNone/>
                      <wp:docPr id="2" name="Tekstfelt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3568" cy="255981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chemeClr val="bg1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E1B704F" w14:textId="77777777" w:rsidR="00416579" w:rsidRPr="002E0B50" w:rsidRDefault="00416579" w:rsidP="00416579">
                                  <w:pPr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2E0B50">
                                    <w:rPr>
                                      <w:rFonts w:ascii="Times New Roman" w:hAnsi="Times New Roman" w:cs="Times New Roman"/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 xml:space="preserve">Men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B4F1844" id="Tekstfelt 2" o:spid="_x0000_s1052" type="#_x0000_t202" style="position:absolute;left:0;text-align:left;margin-left:110.9pt;margin-top:2.4pt;width:56.95pt;height:20.15pt;z-index:2516582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" strokecolor="white [3212]">
                      <v:textbox>
                        <w:txbxContent>
                          <w:p w14:paraId="5E1B704F" w14:textId="77777777" w:rsidR="00416579" w:rsidRPr="002E0B50" w:rsidRDefault="00416579" w:rsidP="00416579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Men 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ED13F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drawing>
                <wp:inline distT="0" distB="0" distL="0" distR="0" wp14:anchorId="2DE2F14D" wp14:editId="764FEC76">
                  <wp:extent cx="2663825" cy="2663825"/>
                  <wp:effectExtent l="0" t="0" r="3175" b="3175"/>
                  <wp:docPr id="256" name="Billede 2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6" name="Billede 256"/>
                          <pic:cNvPicPr/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3825" cy="2663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900E49" w14:textId="77777777" w:rsidR="00ED13FF" w:rsidRPr="000A1E96" w:rsidRDefault="00ED13FF" w:rsidP="00ED13FF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24A0D">
        <w:rPr>
          <w:rFonts w:asciiTheme="majorBidi" w:hAnsiTheme="majorBidi" w:cstheme="majorBidi"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58254" behindDoc="0" locked="0" layoutInCell="1" allowOverlap="1" wp14:anchorId="732F74BC" wp14:editId="3DE9423E">
                <wp:simplePos x="0" y="0"/>
                <wp:positionH relativeFrom="margin">
                  <wp:posOffset>1240790</wp:posOffset>
                </wp:positionH>
                <wp:positionV relativeFrom="paragraph">
                  <wp:posOffset>-5339876</wp:posOffset>
                </wp:positionV>
                <wp:extent cx="723568" cy="309880"/>
                <wp:effectExtent l="0" t="0" r="19685" b="13970"/>
                <wp:wrapNone/>
                <wp:docPr id="257" name="Tekstfelt 2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23568" cy="3098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9E8DB12" w14:textId="77777777" w:rsidR="00ED13FF" w:rsidRPr="002E0B50" w:rsidRDefault="00ED13FF" w:rsidP="00ED13FF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2E0B50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 xml:space="preserve">Women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2F74BC" id="Tekstfelt 257" o:spid="_x0000_s1053" type="#_x0000_t202" style="position:absolute;margin-left:97.7pt;margin-top:-420.45pt;width:56.95pt;height:24.4pt;z-index:25165825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" strokecolor="white [3212]">
                <v:textbox>
                  <w:txbxContent>
                    <w:p w14:paraId="59E8DB12" w14:textId="77777777" w:rsidR="00ED13FF" w:rsidRPr="002E0B50" w:rsidRDefault="00ED13FF" w:rsidP="00ED13FF">
                      <w:pPr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 w:rsidRPr="002E0B50">
                        <w:rPr>
                          <w:rFonts w:ascii="Times New Roman" w:hAnsi="Times New Roman" w:cs="Times New Roman"/>
                          <w:b/>
                          <w:bCs/>
                          <w:sz w:val="20"/>
                          <w:szCs w:val="20"/>
                          <w:lang w:val="en-GB"/>
                        </w:rPr>
                        <w:t xml:space="preserve">Women 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B810766" w14:textId="77777777" w:rsidR="00ED13FF" w:rsidRPr="006F4676" w:rsidRDefault="00ED13FF" w:rsidP="00ED13FF">
      <w:pPr>
        <w:spacing w:after="0" w:line="240" w:lineRule="auto"/>
        <w:rPr>
          <w:rFonts w:ascii="Times New Roman" w:hAnsi="Times New Roman" w:cs="Times New Roman"/>
          <w:sz w:val="18"/>
          <w:szCs w:val="18"/>
          <w:lang w:val="en-US"/>
        </w:rPr>
      </w:pPr>
    </w:p>
    <w:p w14:paraId="400597B7" w14:textId="77777777" w:rsidR="00ED13FF" w:rsidRDefault="00ED13FF" w:rsidP="00ED13FF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319A2225" w14:textId="77777777" w:rsidR="00ED13FF" w:rsidRDefault="00ED13FF" w:rsidP="00ED13FF">
      <w:pPr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val="en-US"/>
        </w:rPr>
      </w:pPr>
    </w:p>
    <w:p w14:paraId="42E0FB76" w14:textId="4C1BBCE0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F29C380" w14:textId="603DF571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43FDD820" w14:textId="7C5928ED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383FC1F" w14:textId="796BD3A7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8A395D2" w14:textId="76B75F58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3D1ACCD" w14:textId="4DDF1BCC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33A4D89" w14:textId="6EBD2DE0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6A95D18D" w14:textId="109503A3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FB94FE5" w14:textId="77777777" w:rsidR="00ED13FF" w:rsidRDefault="00ED13FF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79723AB2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2E42BC18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5136C141" w14:textId="77777777" w:rsidR="00714711" w:rsidRDefault="00714711" w:rsidP="00714711">
      <w:pPr>
        <w:spacing w:after="0" w:line="24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3CA0C0F7" w14:textId="77777777" w:rsidR="00714711" w:rsidRDefault="00714711" w:rsidP="00714711">
      <w:pPr>
        <w:spacing w:after="0" w:line="240" w:lineRule="auto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</w:p>
    <w:p w14:paraId="053948C2" w14:textId="01A8EE68" w:rsidR="00714711" w:rsidRDefault="00714711">
      <w:pPr>
        <w:rPr>
          <w:lang w:val="en-US"/>
        </w:rPr>
      </w:pPr>
    </w:p>
    <w:p w14:paraId="4F714091" w14:textId="653A493D" w:rsidR="00C42909" w:rsidRPr="00ED13FF" w:rsidRDefault="00ED13F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ED13FF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REFERENCES</w:t>
      </w:r>
    </w:p>
    <w:p w14:paraId="4375AD7D" w14:textId="77777777" w:rsidR="00305A91" w:rsidRPr="00305A91" w:rsidRDefault="00C42909" w:rsidP="00305A9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05A91" w:rsidRPr="00305A91">
        <w:t>1. Caspar Thygesen L, Daasnes C, Thaulow I, et al. Introduction to Danish (nationwide) registers on health and social issues: Structure, access, legislation, and archiving: Danish population-based registers for public health and health-related welfare research- A description of Danish registers and results from their application in research. Scandinavian journal of public health 2011;39:12-16</w:t>
      </w:r>
    </w:p>
    <w:p w14:paraId="11A5D519" w14:textId="77777777" w:rsidR="00305A91" w:rsidRPr="00305A91" w:rsidRDefault="00305A91" w:rsidP="00305A91">
      <w:pPr>
        <w:pStyle w:val="EndNoteBibliography"/>
        <w:spacing w:after="0"/>
      </w:pPr>
      <w:r w:rsidRPr="00305A91">
        <w:t>2. Pedersen CB. The Danish Civil Registration System. Scand J Public Health 2011;39:22-25</w:t>
      </w:r>
    </w:p>
    <w:p w14:paraId="2EE700FE" w14:textId="138DBBAA" w:rsidR="00305A91" w:rsidRPr="00305A91" w:rsidRDefault="00305A91" w:rsidP="00305A91">
      <w:pPr>
        <w:pStyle w:val="EndNoteBibliography"/>
        <w:spacing w:after="0"/>
      </w:pPr>
      <w:r w:rsidRPr="00305A91">
        <w:t xml:space="preserve">3. A Danish Diabetes Register 2020 [article online], 2022. Available from </w:t>
      </w:r>
      <w:hyperlink r:id="rId27" w:history="1">
        <w:r w:rsidRPr="00305A91">
          <w:rPr>
            <w:rStyle w:val="Hyperlink"/>
          </w:rPr>
          <w:t>https://bendixcarstensen.com/DMreg/DMreg2020.pdf</w:t>
        </w:r>
      </w:hyperlink>
      <w:r w:rsidRPr="00305A91">
        <w:t xml:space="preserve">. </w:t>
      </w:r>
    </w:p>
    <w:p w14:paraId="689FD83B" w14:textId="77777777" w:rsidR="00305A91" w:rsidRPr="00305A91" w:rsidRDefault="00305A91" w:rsidP="00305A91">
      <w:pPr>
        <w:pStyle w:val="EndNoteBibliography"/>
        <w:spacing w:after="0"/>
      </w:pPr>
      <w:r w:rsidRPr="00305A91">
        <w:t>4. Lynge E, Sandegaard JL, Rebolj M. The Danish National Patient Register. Scand J Public Health 2011;39:30-33</w:t>
      </w:r>
    </w:p>
    <w:p w14:paraId="70EA47F2" w14:textId="77777777" w:rsidR="00305A91" w:rsidRPr="00305A91" w:rsidRDefault="00305A91" w:rsidP="00305A91">
      <w:pPr>
        <w:pStyle w:val="EndNoteBibliography"/>
        <w:spacing w:after="0"/>
      </w:pPr>
      <w:r w:rsidRPr="00305A91">
        <w:t>5. Andersen JS, De Fine Olivarius N, Krasnik A. The Danish National Health Service Register. Scand J Public Health 2011;39:34-37</w:t>
      </w:r>
    </w:p>
    <w:p w14:paraId="61215E07" w14:textId="77777777" w:rsidR="00305A91" w:rsidRPr="00F07C47" w:rsidRDefault="00305A91" w:rsidP="00305A91">
      <w:pPr>
        <w:pStyle w:val="EndNoteBibliography"/>
        <w:spacing w:after="0"/>
        <w:rPr>
          <w:lang w:val="da-DK"/>
        </w:rPr>
      </w:pPr>
      <w:r w:rsidRPr="00305A91">
        <w:t xml:space="preserve">6. Kildemoes HW, Sørensen HT, Hallas J. The Danish National Prescription Registry. </w:t>
      </w:r>
      <w:r w:rsidRPr="00F07C47">
        <w:rPr>
          <w:lang w:val="da-DK"/>
        </w:rPr>
        <w:t>Scand J Public Health 2011;39:38-41</w:t>
      </w:r>
    </w:p>
    <w:p w14:paraId="1ADD691F" w14:textId="77777777" w:rsidR="00305A91" w:rsidRPr="00F07C47" w:rsidRDefault="00305A91" w:rsidP="00305A91">
      <w:pPr>
        <w:pStyle w:val="EndNoteBibliography"/>
        <w:spacing w:after="0"/>
        <w:rPr>
          <w:lang w:val="da-DK"/>
        </w:rPr>
      </w:pPr>
      <w:r w:rsidRPr="00F07C47">
        <w:rPr>
          <w:lang w:val="da-DK"/>
        </w:rPr>
        <w:t xml:space="preserve">7. Jørgensen ME, Kristensen JK, Reventlov Husted G, et al. </w:t>
      </w:r>
      <w:r w:rsidRPr="00305A91">
        <w:t xml:space="preserve">The Danish Adult Diabetes Registry. </w:t>
      </w:r>
      <w:r w:rsidRPr="00F07C47">
        <w:rPr>
          <w:lang w:val="da-DK"/>
        </w:rPr>
        <w:t>Clin Epidemiol 2016;8:429-434</w:t>
      </w:r>
    </w:p>
    <w:p w14:paraId="698F0592" w14:textId="77777777" w:rsidR="00305A91" w:rsidRPr="00305A91" w:rsidRDefault="00305A91" w:rsidP="00305A91">
      <w:pPr>
        <w:pStyle w:val="EndNoteBibliography"/>
      </w:pPr>
      <w:r w:rsidRPr="00F07C47">
        <w:rPr>
          <w:lang w:val="da-DK"/>
        </w:rPr>
        <w:t xml:space="preserve">8. Andersen N, Hjortdal J, Schielke K, et al. </w:t>
      </w:r>
      <w:r w:rsidRPr="00305A91">
        <w:t>The Danish Registry of Diabetic Retinopathy. Clin Epidemiol 2016;8:613-619</w:t>
      </w:r>
    </w:p>
    <w:p w14:paraId="3FD24AC1" w14:textId="3B16823C" w:rsidR="00714711" w:rsidRPr="00E7417F" w:rsidRDefault="00C42909">
      <w:pPr>
        <w:rPr>
          <w:lang w:val="en-US"/>
        </w:rPr>
      </w:pPr>
      <w:r>
        <w:rPr>
          <w:lang w:val="en-US"/>
        </w:rPr>
        <w:fldChar w:fldCharType="end"/>
      </w:r>
    </w:p>
    <w:sectPr w:rsidR="00714711" w:rsidRPr="00E7417F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488918" w14:textId="77777777" w:rsidR="00ED13FF" w:rsidRDefault="00ED13FF" w:rsidP="00ED13FF">
      <w:pPr>
        <w:spacing w:after="0" w:line="240" w:lineRule="auto"/>
      </w:pPr>
      <w:r>
        <w:separator/>
      </w:r>
    </w:p>
  </w:endnote>
  <w:endnote w:type="continuationSeparator" w:id="0">
    <w:p w14:paraId="61878A74" w14:textId="77777777" w:rsidR="00ED13FF" w:rsidRDefault="00ED13FF" w:rsidP="00ED13FF">
      <w:pPr>
        <w:spacing w:after="0" w:line="240" w:lineRule="auto"/>
      </w:pPr>
      <w:r>
        <w:continuationSeparator/>
      </w:r>
    </w:p>
  </w:endnote>
  <w:endnote w:type="continuationNotice" w:id="1">
    <w:p w14:paraId="4031EC5C" w14:textId="77777777" w:rsidR="000D585C" w:rsidRDefault="000D585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calaLancetPro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86483403"/>
      <w:docPartObj>
        <w:docPartGallery w:val="Page Numbers (Bottom of Page)"/>
        <w:docPartUnique/>
      </w:docPartObj>
    </w:sdtPr>
    <w:sdtContent>
      <w:p w14:paraId="3C726960" w14:textId="16C6761F" w:rsidR="00323E53" w:rsidRDefault="00323E53">
        <w:pPr>
          <w:pStyle w:val="Sidefod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C5FF172" w14:textId="77777777" w:rsidR="00323E53" w:rsidRDefault="00323E53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05247D" w14:textId="77777777" w:rsidR="00ED13FF" w:rsidRDefault="00ED13FF" w:rsidP="00ED13FF">
      <w:pPr>
        <w:spacing w:after="0" w:line="240" w:lineRule="auto"/>
      </w:pPr>
      <w:r>
        <w:separator/>
      </w:r>
    </w:p>
  </w:footnote>
  <w:footnote w:type="continuationSeparator" w:id="0">
    <w:p w14:paraId="31E88FCA" w14:textId="77777777" w:rsidR="00ED13FF" w:rsidRDefault="00ED13FF" w:rsidP="00ED13FF">
      <w:pPr>
        <w:spacing w:after="0" w:line="240" w:lineRule="auto"/>
      </w:pPr>
      <w:r>
        <w:continuationSeparator/>
      </w:r>
    </w:p>
  </w:footnote>
  <w:footnote w:type="continuationNotice" w:id="1">
    <w:p w14:paraId="16EA8372" w14:textId="77777777" w:rsidR="000D585C" w:rsidRDefault="000D585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25AA6814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116A6D84"/>
    <w:lvl w:ilvl="0">
      <w:start w:val="1"/>
      <w:numFmt w:val="bullet"/>
      <w:pStyle w:val="Opstilling-punktteg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ABA3445"/>
    <w:multiLevelType w:val="hybridMultilevel"/>
    <w:tmpl w:val="163A35F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D6794B"/>
    <w:multiLevelType w:val="hybridMultilevel"/>
    <w:tmpl w:val="39920856"/>
    <w:lvl w:ilvl="0" w:tplc="66D68072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11F10A1"/>
    <w:multiLevelType w:val="hybridMultilevel"/>
    <w:tmpl w:val="C998459C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1C63F2"/>
    <w:multiLevelType w:val="hybridMultilevel"/>
    <w:tmpl w:val="9F6C9D90"/>
    <w:lvl w:ilvl="0" w:tplc="4A54E862">
      <w:start w:val="1"/>
      <w:numFmt w:val="decimal"/>
      <w:lvlText w:val="%1."/>
      <w:lvlJc w:val="left"/>
      <w:pPr>
        <w:ind w:left="720" w:hanging="360"/>
      </w:pPr>
      <w:rPr>
        <w:rFonts w:asciiTheme="majorBidi" w:hAnsiTheme="majorBidi" w:cstheme="majorBidi"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D17F84"/>
    <w:multiLevelType w:val="hybridMultilevel"/>
    <w:tmpl w:val="184C5F52"/>
    <w:lvl w:ilvl="0" w:tplc="0406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3427AB"/>
    <w:multiLevelType w:val="hybridMultilevel"/>
    <w:tmpl w:val="E34444E4"/>
    <w:lvl w:ilvl="0" w:tplc="42C27C9C">
      <w:start w:val="5"/>
      <w:numFmt w:val="bullet"/>
      <w:lvlText w:val="•"/>
      <w:lvlJc w:val="left"/>
      <w:pPr>
        <w:ind w:left="720" w:hanging="360"/>
      </w:pPr>
      <w:rPr>
        <w:rFonts w:ascii="Yu Gothic" w:eastAsia="Yu Gothic" w:hAnsi="Yu Gothic" w:cs="Yu Gothic" w:hint="eastAsia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5560275"/>
    <w:multiLevelType w:val="hybridMultilevel"/>
    <w:tmpl w:val="5FCA5DC6"/>
    <w:lvl w:ilvl="0" w:tplc="0406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A65F33"/>
    <w:multiLevelType w:val="hybridMultilevel"/>
    <w:tmpl w:val="D86C443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FB60C27"/>
    <w:multiLevelType w:val="hybridMultilevel"/>
    <w:tmpl w:val="BE2C4C72"/>
    <w:lvl w:ilvl="0" w:tplc="73F88222">
      <w:numFmt w:val="bullet"/>
      <w:lvlText w:val="-"/>
      <w:lvlJc w:val="left"/>
      <w:pPr>
        <w:ind w:left="405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11" w15:restartNumberingAfterBreak="0">
    <w:nsid w:val="320362D6"/>
    <w:multiLevelType w:val="hybridMultilevel"/>
    <w:tmpl w:val="EB468542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616673"/>
    <w:multiLevelType w:val="multilevel"/>
    <w:tmpl w:val="097E8F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ED7100D"/>
    <w:multiLevelType w:val="hybridMultilevel"/>
    <w:tmpl w:val="DDD27D3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3DF01C5"/>
    <w:multiLevelType w:val="hybridMultilevel"/>
    <w:tmpl w:val="86E44654"/>
    <w:lvl w:ilvl="0" w:tplc="90EAFD0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5627E96"/>
    <w:multiLevelType w:val="hybridMultilevel"/>
    <w:tmpl w:val="A11663F4"/>
    <w:lvl w:ilvl="0" w:tplc="0406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5C55B5F"/>
    <w:multiLevelType w:val="hybridMultilevel"/>
    <w:tmpl w:val="22325EC8"/>
    <w:lvl w:ilvl="0" w:tplc="04060015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4091F60"/>
    <w:multiLevelType w:val="hybridMultilevel"/>
    <w:tmpl w:val="BE0ED268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6B76584"/>
    <w:multiLevelType w:val="hybridMultilevel"/>
    <w:tmpl w:val="6B4A962E"/>
    <w:lvl w:ilvl="0" w:tplc="0406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09B7023"/>
    <w:multiLevelType w:val="hybridMultilevel"/>
    <w:tmpl w:val="33C456C4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7E7CB7"/>
    <w:multiLevelType w:val="hybridMultilevel"/>
    <w:tmpl w:val="58EA9B7C"/>
    <w:lvl w:ilvl="0" w:tplc="26200C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31410F"/>
    <w:multiLevelType w:val="hybridMultilevel"/>
    <w:tmpl w:val="8A627DD2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2633619"/>
    <w:multiLevelType w:val="hybridMultilevel"/>
    <w:tmpl w:val="EB468542"/>
    <w:lvl w:ilvl="0" w:tplc="AFEA22E4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7573101"/>
    <w:multiLevelType w:val="hybridMultilevel"/>
    <w:tmpl w:val="0950B8E4"/>
    <w:lvl w:ilvl="0" w:tplc="47643C4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8FB2A58"/>
    <w:multiLevelType w:val="hybridMultilevel"/>
    <w:tmpl w:val="0492A8AC"/>
    <w:lvl w:ilvl="0" w:tplc="04060015">
      <w:start w:val="4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E00428C"/>
    <w:multiLevelType w:val="hybridMultilevel"/>
    <w:tmpl w:val="7E32D75A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203580"/>
    <w:multiLevelType w:val="hybridMultilevel"/>
    <w:tmpl w:val="0B369B24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4702BAC"/>
    <w:multiLevelType w:val="hybridMultilevel"/>
    <w:tmpl w:val="C1D481CA"/>
    <w:lvl w:ilvl="0" w:tplc="04060015">
      <w:start w:val="3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F91BCF"/>
    <w:multiLevelType w:val="hybridMultilevel"/>
    <w:tmpl w:val="20B66266"/>
    <w:lvl w:ilvl="0" w:tplc="0406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100372521">
    <w:abstractNumId w:val="22"/>
  </w:num>
  <w:num w:numId="2" w16cid:durableId="1671371531">
    <w:abstractNumId w:val="1"/>
  </w:num>
  <w:num w:numId="3" w16cid:durableId="582223567">
    <w:abstractNumId w:val="0"/>
  </w:num>
  <w:num w:numId="4" w16cid:durableId="1819804257">
    <w:abstractNumId w:val="28"/>
  </w:num>
  <w:num w:numId="5" w16cid:durableId="1929655737">
    <w:abstractNumId w:val="19"/>
  </w:num>
  <w:num w:numId="6" w16cid:durableId="911618949">
    <w:abstractNumId w:val="16"/>
  </w:num>
  <w:num w:numId="7" w16cid:durableId="975719368">
    <w:abstractNumId w:val="27"/>
  </w:num>
  <w:num w:numId="8" w16cid:durableId="183710697">
    <w:abstractNumId w:val="4"/>
  </w:num>
  <w:num w:numId="9" w16cid:durableId="802579769">
    <w:abstractNumId w:val="15"/>
  </w:num>
  <w:num w:numId="10" w16cid:durableId="192889821">
    <w:abstractNumId w:val="26"/>
  </w:num>
  <w:num w:numId="11" w16cid:durableId="714887400">
    <w:abstractNumId w:val="6"/>
  </w:num>
  <w:num w:numId="12" w16cid:durableId="174196194">
    <w:abstractNumId w:val="5"/>
  </w:num>
  <w:num w:numId="13" w16cid:durableId="1701010894">
    <w:abstractNumId w:val="17"/>
  </w:num>
  <w:num w:numId="14" w16cid:durableId="1626350633">
    <w:abstractNumId w:val="23"/>
  </w:num>
  <w:num w:numId="15" w16cid:durableId="1752506147">
    <w:abstractNumId w:val="7"/>
  </w:num>
  <w:num w:numId="16" w16cid:durableId="1184510855">
    <w:abstractNumId w:val="9"/>
  </w:num>
  <w:num w:numId="17" w16cid:durableId="18824446">
    <w:abstractNumId w:val="20"/>
  </w:num>
  <w:num w:numId="18" w16cid:durableId="390347038">
    <w:abstractNumId w:val="11"/>
  </w:num>
  <w:num w:numId="19" w16cid:durableId="1722053134">
    <w:abstractNumId w:val="10"/>
  </w:num>
  <w:num w:numId="20" w16cid:durableId="1421025504">
    <w:abstractNumId w:val="3"/>
  </w:num>
  <w:num w:numId="21" w16cid:durableId="1880898038">
    <w:abstractNumId w:val="2"/>
  </w:num>
  <w:num w:numId="22" w16cid:durableId="1108159382">
    <w:abstractNumId w:val="14"/>
  </w:num>
  <w:num w:numId="23" w16cid:durableId="1231841074">
    <w:abstractNumId w:val="13"/>
  </w:num>
  <w:num w:numId="24" w16cid:durableId="162472793">
    <w:abstractNumId w:val="25"/>
  </w:num>
  <w:num w:numId="25" w16cid:durableId="1636643656">
    <w:abstractNumId w:val="12"/>
  </w:num>
  <w:num w:numId="26" w16cid:durableId="1826702054">
    <w:abstractNumId w:val="21"/>
  </w:num>
  <w:num w:numId="27" w16cid:durableId="1130896940">
    <w:abstractNumId w:val="8"/>
  </w:num>
  <w:num w:numId="28" w16cid:durableId="1088817700">
    <w:abstractNumId w:val="18"/>
  </w:num>
  <w:num w:numId="29" w16cid:durableId="1386564439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1304"/>
  <w:hyphenationZone w:val="425"/>
  <w:characterSpacingControl w:val="doNotCompress"/>
  <w:hdrShapeDefaults>
    <o:shapedefaults v:ext="edit" spidmax="10241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 Car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t5drv2ifxar4epv5evv0w1wvw9exps9t9w&quot;&gt;Kristines Endnote Bibliotek - backup 070622&lt;record-ids&gt;&lt;item&gt;168&lt;/item&gt;&lt;item&gt;169&lt;/item&gt;&lt;item&gt;170&lt;/item&gt;&lt;item&gt;171&lt;/item&gt;&lt;item&gt;172&lt;/item&gt;&lt;item&gt;217&lt;/item&gt;&lt;item&gt;264&lt;/item&gt;&lt;item&gt;266&lt;/item&gt;&lt;/record-ids&gt;&lt;/item&gt;&lt;/Libraries&gt;"/>
  </w:docVars>
  <w:rsids>
    <w:rsidRoot w:val="00AA5E08"/>
    <w:rsid w:val="0000475E"/>
    <w:rsid w:val="000100C3"/>
    <w:rsid w:val="00093678"/>
    <w:rsid w:val="000D585C"/>
    <w:rsid w:val="00116EE8"/>
    <w:rsid w:val="00194C10"/>
    <w:rsid w:val="00222B52"/>
    <w:rsid w:val="002244D5"/>
    <w:rsid w:val="002253AE"/>
    <w:rsid w:val="00231A8F"/>
    <w:rsid w:val="002E1872"/>
    <w:rsid w:val="00305A91"/>
    <w:rsid w:val="00323E53"/>
    <w:rsid w:val="00335910"/>
    <w:rsid w:val="00353F5A"/>
    <w:rsid w:val="00370304"/>
    <w:rsid w:val="003716D2"/>
    <w:rsid w:val="00373987"/>
    <w:rsid w:val="003B7241"/>
    <w:rsid w:val="003E1DDE"/>
    <w:rsid w:val="00412043"/>
    <w:rsid w:val="00416579"/>
    <w:rsid w:val="0043466F"/>
    <w:rsid w:val="00457D92"/>
    <w:rsid w:val="00481BA7"/>
    <w:rsid w:val="004A5BA7"/>
    <w:rsid w:val="004C7829"/>
    <w:rsid w:val="005256D6"/>
    <w:rsid w:val="0055420E"/>
    <w:rsid w:val="006230B5"/>
    <w:rsid w:val="006C237A"/>
    <w:rsid w:val="006E69F1"/>
    <w:rsid w:val="00714711"/>
    <w:rsid w:val="00720C29"/>
    <w:rsid w:val="007679E1"/>
    <w:rsid w:val="007C4089"/>
    <w:rsid w:val="0084090A"/>
    <w:rsid w:val="008F35C7"/>
    <w:rsid w:val="009027FE"/>
    <w:rsid w:val="00906F7F"/>
    <w:rsid w:val="00932884"/>
    <w:rsid w:val="0094141C"/>
    <w:rsid w:val="009C716B"/>
    <w:rsid w:val="009E1545"/>
    <w:rsid w:val="009E7B4E"/>
    <w:rsid w:val="00A07249"/>
    <w:rsid w:val="00A46094"/>
    <w:rsid w:val="00AA5E08"/>
    <w:rsid w:val="00B763D8"/>
    <w:rsid w:val="00BC3C98"/>
    <w:rsid w:val="00BF61D6"/>
    <w:rsid w:val="00C243FE"/>
    <w:rsid w:val="00C42909"/>
    <w:rsid w:val="00C50D4D"/>
    <w:rsid w:val="00C7509A"/>
    <w:rsid w:val="00D32409"/>
    <w:rsid w:val="00D43E4D"/>
    <w:rsid w:val="00D96B66"/>
    <w:rsid w:val="00D97EEF"/>
    <w:rsid w:val="00DA2E4B"/>
    <w:rsid w:val="00E57E98"/>
    <w:rsid w:val="00E7417F"/>
    <w:rsid w:val="00E9687F"/>
    <w:rsid w:val="00EA3969"/>
    <w:rsid w:val="00ED13FF"/>
    <w:rsid w:val="00F07C47"/>
    <w:rsid w:val="00F60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41"/>
    <o:shapelayout v:ext="edit">
      <o:idmap v:ext="edit" data="1"/>
    </o:shapelayout>
  </w:shapeDefaults>
  <w:decimalSymbol w:val=","/>
  <w:listSeparator w:val=";"/>
  <w14:docId w14:val="3F84E815"/>
  <w15:chartTrackingRefBased/>
  <w15:docId w15:val="{A402E888-CCF6-44CC-B2C5-B54FD38C75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71471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71471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71471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Overskrift4">
    <w:name w:val="heading 4"/>
    <w:basedOn w:val="Normal"/>
    <w:next w:val="Normal"/>
    <w:link w:val="Overskrift4Tegn"/>
    <w:uiPriority w:val="9"/>
    <w:unhideWhenUsed/>
    <w:qFormat/>
    <w:rsid w:val="0071471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Listeafsnit">
    <w:name w:val="List Paragraph"/>
    <w:basedOn w:val="Normal"/>
    <w:link w:val="ListeafsnitTegn"/>
    <w:uiPriority w:val="34"/>
    <w:qFormat/>
    <w:rsid w:val="00AA5E08"/>
    <w:pPr>
      <w:ind w:left="720"/>
      <w:contextualSpacing/>
    </w:pPr>
  </w:style>
  <w:style w:type="character" w:customStyle="1" w:styleId="ListeafsnitTegn">
    <w:name w:val="Listeafsnit Tegn"/>
    <w:basedOn w:val="Standardskrifttypeiafsnit"/>
    <w:link w:val="Listeafsnit"/>
    <w:uiPriority w:val="34"/>
    <w:rsid w:val="00AA5E08"/>
  </w:style>
  <w:style w:type="character" w:styleId="Kommentarhenvisning">
    <w:name w:val="annotation reference"/>
    <w:basedOn w:val="Standardskrifttypeiafsnit"/>
    <w:uiPriority w:val="99"/>
    <w:semiHidden/>
    <w:unhideWhenUsed/>
    <w:rsid w:val="00E7417F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E7417F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E7417F"/>
    <w:rPr>
      <w:sz w:val="20"/>
      <w:szCs w:val="20"/>
    </w:rPr>
  </w:style>
  <w:style w:type="paragraph" w:styleId="Korrektur">
    <w:name w:val="Revision"/>
    <w:hidden/>
    <w:uiPriority w:val="99"/>
    <w:semiHidden/>
    <w:rsid w:val="00E7417F"/>
    <w:pPr>
      <w:spacing w:after="0" w:line="240" w:lineRule="auto"/>
    </w:pPr>
  </w:style>
  <w:style w:type="character" w:customStyle="1" w:styleId="Overskrift1Tegn">
    <w:name w:val="Overskrift 1 Tegn"/>
    <w:basedOn w:val="Standardskrifttypeiafsnit"/>
    <w:link w:val="Overskrift1"/>
    <w:uiPriority w:val="9"/>
    <w:rsid w:val="0071471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71471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Overskrift3Tegn">
    <w:name w:val="Overskrift 3 Tegn"/>
    <w:basedOn w:val="Standardskrifttypeiafsnit"/>
    <w:link w:val="Overskrift3"/>
    <w:uiPriority w:val="9"/>
    <w:semiHidden/>
    <w:rsid w:val="0071471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Overskrift4Tegn">
    <w:name w:val="Overskrift 4 Tegn"/>
    <w:basedOn w:val="Standardskrifttypeiafsnit"/>
    <w:link w:val="Overskrift4"/>
    <w:uiPriority w:val="9"/>
    <w:rsid w:val="0071471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current-selection">
    <w:name w:val="current-selection"/>
    <w:basedOn w:val="Standardskrifttypeiafsnit"/>
    <w:rsid w:val="00714711"/>
  </w:style>
  <w:style w:type="character" w:customStyle="1" w:styleId="a">
    <w:name w:val="_"/>
    <w:basedOn w:val="Standardskrifttypeiafsnit"/>
    <w:rsid w:val="00714711"/>
  </w:style>
  <w:style w:type="paragraph" w:styleId="NormalWeb">
    <w:name w:val="Normal (Web)"/>
    <w:basedOn w:val="Normal"/>
    <w:uiPriority w:val="99"/>
    <w:unhideWhenUsed/>
    <w:rsid w:val="00714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7147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714711"/>
    <w:rPr>
      <w:rFonts w:ascii="Segoe UI" w:hAnsi="Segoe UI" w:cs="Segoe UI"/>
      <w:sz w:val="18"/>
      <w:szCs w:val="18"/>
    </w:rPr>
  </w:style>
  <w:style w:type="character" w:styleId="Linjenummer">
    <w:name w:val="line number"/>
    <w:basedOn w:val="Standardskrifttypeiafsnit"/>
    <w:uiPriority w:val="99"/>
    <w:semiHidden/>
    <w:unhideWhenUsed/>
    <w:rsid w:val="00714711"/>
  </w:style>
  <w:style w:type="paragraph" w:styleId="Opstilling-punkttegn">
    <w:name w:val="List Bullet"/>
    <w:basedOn w:val="Normal"/>
    <w:uiPriority w:val="99"/>
    <w:semiHidden/>
    <w:unhideWhenUsed/>
    <w:rsid w:val="00714711"/>
    <w:pPr>
      <w:numPr>
        <w:numId w:val="2"/>
      </w:numPr>
      <w:contextualSpacing/>
    </w:pPr>
  </w:style>
  <w:style w:type="paragraph" w:styleId="Opstilling-talellerbogst">
    <w:name w:val="List Number"/>
    <w:basedOn w:val="Normal"/>
    <w:uiPriority w:val="99"/>
    <w:semiHidden/>
    <w:unhideWhenUsed/>
    <w:rsid w:val="00714711"/>
    <w:pPr>
      <w:numPr>
        <w:numId w:val="3"/>
      </w:numPr>
      <w:contextualSpacing/>
    </w:pPr>
  </w:style>
  <w:style w:type="paragraph" w:styleId="Sidehoved">
    <w:name w:val="header"/>
    <w:basedOn w:val="Normal"/>
    <w:link w:val="SidehovedTegn"/>
    <w:uiPriority w:val="99"/>
    <w:unhideWhenUsed/>
    <w:rsid w:val="0071471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714711"/>
  </w:style>
  <w:style w:type="paragraph" w:styleId="Sidefod">
    <w:name w:val="footer"/>
    <w:basedOn w:val="Normal"/>
    <w:link w:val="SidefodTegn"/>
    <w:uiPriority w:val="99"/>
    <w:unhideWhenUsed/>
    <w:rsid w:val="00714711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714711"/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714711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714711"/>
    <w:rPr>
      <w:b/>
      <w:bCs/>
      <w:sz w:val="20"/>
      <w:szCs w:val="20"/>
    </w:rPr>
  </w:style>
  <w:style w:type="character" w:customStyle="1" w:styleId="A5">
    <w:name w:val="A5"/>
    <w:uiPriority w:val="99"/>
    <w:rsid w:val="00714711"/>
    <w:rPr>
      <w:rFonts w:cs="ScalaLancetPro"/>
      <w:color w:val="000000"/>
      <w:sz w:val="9"/>
      <w:szCs w:val="9"/>
    </w:rPr>
  </w:style>
  <w:style w:type="paragraph" w:customStyle="1" w:styleId="Pa6">
    <w:name w:val="Pa6"/>
    <w:basedOn w:val="Normal"/>
    <w:next w:val="Normal"/>
    <w:uiPriority w:val="99"/>
    <w:rsid w:val="00714711"/>
    <w:pPr>
      <w:autoSpaceDE w:val="0"/>
      <w:autoSpaceDN w:val="0"/>
      <w:adjustRightInd w:val="0"/>
      <w:spacing w:after="0" w:line="180" w:lineRule="atLeast"/>
    </w:pPr>
    <w:rPr>
      <w:rFonts w:ascii="ScalaLancetPro" w:hAnsi="ScalaLancetPro"/>
      <w:sz w:val="24"/>
      <w:szCs w:val="24"/>
    </w:rPr>
  </w:style>
  <w:style w:type="paragraph" w:styleId="Fodnotetekst">
    <w:name w:val="footnote text"/>
    <w:basedOn w:val="Normal"/>
    <w:link w:val="FodnotetekstTegn"/>
    <w:rsid w:val="00714711"/>
    <w:pPr>
      <w:spacing w:after="0" w:line="240" w:lineRule="auto"/>
    </w:pPr>
    <w:rPr>
      <w:rFonts w:ascii="Arial" w:eastAsia="Times New Roman" w:hAnsi="Arial" w:cs="Times New Roman"/>
      <w:sz w:val="20"/>
      <w:szCs w:val="20"/>
      <w:lang w:val="en-US"/>
    </w:rPr>
  </w:style>
  <w:style w:type="character" w:customStyle="1" w:styleId="FodnotetekstTegn">
    <w:name w:val="Fodnotetekst Tegn"/>
    <w:basedOn w:val="Standardskrifttypeiafsnit"/>
    <w:link w:val="Fodnotetekst"/>
    <w:rsid w:val="00714711"/>
    <w:rPr>
      <w:rFonts w:ascii="Arial" w:eastAsia="Times New Roman" w:hAnsi="Arial" w:cs="Times New Roman"/>
      <w:sz w:val="20"/>
      <w:szCs w:val="20"/>
      <w:lang w:val="en-US"/>
    </w:rPr>
  </w:style>
  <w:style w:type="character" w:styleId="Fodnotehenvisning">
    <w:name w:val="footnote reference"/>
    <w:basedOn w:val="Standardskrifttypeiafsnit"/>
    <w:rsid w:val="00714711"/>
    <w:rPr>
      <w:vertAlign w:val="superscript"/>
    </w:rPr>
  </w:style>
  <w:style w:type="paragraph" w:customStyle="1" w:styleId="Default">
    <w:name w:val="Default"/>
    <w:rsid w:val="00714711"/>
    <w:pPr>
      <w:autoSpaceDE w:val="0"/>
      <w:autoSpaceDN w:val="0"/>
      <w:adjustRightInd w:val="0"/>
      <w:spacing w:after="0" w:line="240" w:lineRule="auto"/>
    </w:pPr>
    <w:rPr>
      <w:rFonts w:ascii="ScalaLancetPro" w:hAnsi="ScalaLancetPro" w:cs="ScalaLancetPro"/>
      <w:color w:val="000000"/>
      <w:sz w:val="24"/>
      <w:szCs w:val="24"/>
    </w:rPr>
  </w:style>
  <w:style w:type="table" w:styleId="Tabel-Gitter">
    <w:name w:val="Table Grid"/>
    <w:basedOn w:val="Tabel-Normal"/>
    <w:uiPriority w:val="39"/>
    <w:rsid w:val="0071471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Tegn"/>
    <w:rsid w:val="00714711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714711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714711"/>
    <w:pPr>
      <w:spacing w:line="24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egn">
    <w:name w:val="EndNote Bibliography Tegn"/>
    <w:basedOn w:val="Standardskrifttypeiafsnit"/>
    <w:link w:val="EndNoteBibliography"/>
    <w:rsid w:val="00714711"/>
    <w:rPr>
      <w:rFonts w:ascii="Times New Roman" w:hAnsi="Times New Roman" w:cs="Times New Roman"/>
      <w:noProof/>
      <w:sz w:val="24"/>
      <w:lang w:val="en-US"/>
    </w:rPr>
  </w:style>
  <w:style w:type="character" w:styleId="Hyperlink">
    <w:name w:val="Hyperlink"/>
    <w:basedOn w:val="Standardskrifttypeiafsnit"/>
    <w:uiPriority w:val="99"/>
    <w:unhideWhenUsed/>
    <w:rsid w:val="00714711"/>
    <w:rPr>
      <w:color w:val="0000FF"/>
      <w:u w:val="single"/>
    </w:rPr>
  </w:style>
  <w:style w:type="character" w:customStyle="1" w:styleId="Ulstomtale1">
    <w:name w:val="Uløst omtale1"/>
    <w:basedOn w:val="Standardskrifttypeiafsnit"/>
    <w:uiPriority w:val="99"/>
    <w:semiHidden/>
    <w:unhideWhenUsed/>
    <w:rsid w:val="00714711"/>
    <w:rPr>
      <w:color w:val="605E5C"/>
      <w:shd w:val="clear" w:color="auto" w:fill="E1DFDD"/>
    </w:rPr>
  </w:style>
  <w:style w:type="character" w:customStyle="1" w:styleId="Ulstomtale2">
    <w:name w:val="Uløst omtale2"/>
    <w:basedOn w:val="Standardskrifttypeiafsnit"/>
    <w:uiPriority w:val="99"/>
    <w:semiHidden/>
    <w:unhideWhenUsed/>
    <w:rsid w:val="00714711"/>
    <w:rPr>
      <w:color w:val="605E5C"/>
      <w:shd w:val="clear" w:color="auto" w:fill="E1DFDD"/>
    </w:rPr>
  </w:style>
  <w:style w:type="character" w:styleId="Strk">
    <w:name w:val="Strong"/>
    <w:basedOn w:val="Standardskrifttypeiafsnit"/>
    <w:uiPriority w:val="22"/>
    <w:qFormat/>
    <w:rsid w:val="00714711"/>
    <w:rPr>
      <w:b/>
      <w:bCs/>
    </w:rPr>
  </w:style>
  <w:style w:type="character" w:styleId="Fremhv">
    <w:name w:val="Emphasis"/>
    <w:basedOn w:val="Standardskrifttypeiafsnit"/>
    <w:uiPriority w:val="20"/>
    <w:qFormat/>
    <w:rsid w:val="00714711"/>
    <w:rPr>
      <w:i/>
      <w:iCs/>
    </w:rPr>
  </w:style>
  <w:style w:type="character" w:customStyle="1" w:styleId="nlm-institution">
    <w:name w:val="nlm-institution"/>
    <w:basedOn w:val="Standardskrifttypeiafsnit"/>
    <w:rsid w:val="00714711"/>
  </w:style>
  <w:style w:type="character" w:customStyle="1" w:styleId="nlm-addr-line">
    <w:name w:val="nlm-addr-line"/>
    <w:basedOn w:val="Standardskrifttypeiafsnit"/>
    <w:rsid w:val="00714711"/>
  </w:style>
  <w:style w:type="character" w:customStyle="1" w:styleId="nlm-country">
    <w:name w:val="nlm-country"/>
    <w:basedOn w:val="Standardskrifttypeiafsnit"/>
    <w:rsid w:val="00714711"/>
  </w:style>
  <w:style w:type="paragraph" w:customStyle="1" w:styleId="contentsection">
    <w:name w:val="content__section"/>
    <w:basedOn w:val="Normal"/>
    <w:rsid w:val="00714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mixed-citation">
    <w:name w:val="mixed-citation"/>
    <w:basedOn w:val="Standardskrifttypeiafsnit"/>
    <w:rsid w:val="00714711"/>
  </w:style>
  <w:style w:type="character" w:customStyle="1" w:styleId="ref-title">
    <w:name w:val="ref-title"/>
    <w:basedOn w:val="Standardskrifttypeiafsnit"/>
    <w:rsid w:val="00714711"/>
  </w:style>
  <w:style w:type="character" w:customStyle="1" w:styleId="ref-journal">
    <w:name w:val="ref-journal"/>
    <w:basedOn w:val="Standardskrifttypeiafsnit"/>
    <w:rsid w:val="00714711"/>
  </w:style>
  <w:style w:type="character" w:customStyle="1" w:styleId="ref-vol">
    <w:name w:val="ref-vol"/>
    <w:basedOn w:val="Standardskrifttypeiafsnit"/>
    <w:rsid w:val="00714711"/>
  </w:style>
  <w:style w:type="character" w:customStyle="1" w:styleId="nowrap">
    <w:name w:val="nowrap"/>
    <w:basedOn w:val="Standardskrifttypeiafsnit"/>
    <w:rsid w:val="00714711"/>
  </w:style>
  <w:style w:type="paragraph" w:customStyle="1" w:styleId="trt0xe">
    <w:name w:val="trt0xe"/>
    <w:basedOn w:val="Normal"/>
    <w:rsid w:val="00714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element-citation">
    <w:name w:val="element-citation"/>
    <w:basedOn w:val="Standardskrifttypeiafsnit"/>
    <w:rsid w:val="00714711"/>
  </w:style>
  <w:style w:type="paragraph" w:customStyle="1" w:styleId="def-item">
    <w:name w:val="def-item"/>
    <w:basedOn w:val="Normal"/>
    <w:rsid w:val="00714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customStyle="1" w:styleId="chapter-para">
    <w:name w:val="chapter-para"/>
    <w:basedOn w:val="Normal"/>
    <w:rsid w:val="0071471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table" w:styleId="Almindeligtabel5">
    <w:name w:val="Plain Table 5"/>
    <w:basedOn w:val="Tabel-Normal"/>
    <w:uiPriority w:val="45"/>
    <w:rsid w:val="00714711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ui-provider">
    <w:name w:val="ui-provider"/>
    <w:basedOn w:val="Standardskrifttypeiafsnit"/>
    <w:rsid w:val="00714711"/>
  </w:style>
  <w:style w:type="character" w:customStyle="1" w:styleId="A4">
    <w:name w:val="A4"/>
    <w:uiPriority w:val="99"/>
    <w:rsid w:val="00714711"/>
    <w:rPr>
      <w:rFonts w:cs="ScalaLancetPro"/>
      <w:color w:val="000000"/>
      <w:sz w:val="9"/>
      <w:szCs w:val="9"/>
    </w:rPr>
  </w:style>
  <w:style w:type="character" w:styleId="BesgtLink">
    <w:name w:val="FollowedHyperlink"/>
    <w:basedOn w:val="Standardskrifttypeiafsnit"/>
    <w:uiPriority w:val="99"/>
    <w:semiHidden/>
    <w:unhideWhenUsed/>
    <w:rsid w:val="00714711"/>
    <w:rPr>
      <w:color w:val="954F72" w:themeColor="followedHyperlink"/>
      <w:u w:val="single"/>
    </w:rPr>
  </w:style>
  <w:style w:type="character" w:customStyle="1" w:styleId="css-1qaijid">
    <w:name w:val="css-1qaijid"/>
    <w:basedOn w:val="Standardskrifttypeiafsnit"/>
    <w:rsid w:val="00714711"/>
  </w:style>
  <w:style w:type="character" w:customStyle="1" w:styleId="r-18u37iz">
    <w:name w:val="r-18u37iz"/>
    <w:basedOn w:val="Standardskrifttypeiafsnit"/>
    <w:rsid w:val="00714711"/>
  </w:style>
  <w:style w:type="character" w:styleId="Ulstomtale">
    <w:name w:val="Unresolved Mention"/>
    <w:basedOn w:val="Standardskrifttypeiafsnit"/>
    <w:uiPriority w:val="99"/>
    <w:semiHidden/>
    <w:unhideWhenUsed/>
    <w:rsid w:val="00714711"/>
    <w:rPr>
      <w:color w:val="605E5C"/>
      <w:shd w:val="clear" w:color="auto" w:fill="E1DFDD"/>
    </w:rPr>
  </w:style>
  <w:style w:type="character" w:customStyle="1" w:styleId="text-forest-600">
    <w:name w:val="text-forest-600"/>
    <w:basedOn w:val="Standardskrifttypeiafsnit"/>
    <w:rsid w:val="007147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013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ettings" Target="settings.xml"/><Relationship Id="rId21" Type="http://schemas.openxmlformats.org/officeDocument/2006/relationships/image" Target="media/image14.png"/><Relationship Id="rId7" Type="http://schemas.openxmlformats.org/officeDocument/2006/relationships/footer" Target="footer1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yperlink" Target="https://bendixcarstensen.com/DMreg/DMreg2020.pdf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16</Pages>
  <Words>4358</Words>
  <Characters>25366</Characters>
  <Application>Microsoft Office Word</Application>
  <DocSecurity>0</DocSecurity>
  <Lines>603</Lines>
  <Paragraphs>25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ine Stoltenberg Addington</dc:creator>
  <cp:keywords/>
  <dc:description/>
  <cp:lastModifiedBy>Kristine Stoltenberg Addington</cp:lastModifiedBy>
  <cp:revision>21</cp:revision>
  <dcterms:created xsi:type="dcterms:W3CDTF">2024-05-22T09:04:00Z</dcterms:created>
  <dcterms:modified xsi:type="dcterms:W3CDTF">2024-05-22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95e74f4ef4403717cecc93328f1f870d70496ae2f3f5453dcf5f91ac4411c1a</vt:lpwstr>
  </property>
</Properties>
</file>